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D69BC" w:rsidRDefault="004D69BC" w:rsidP="00F43B89">
      <w:pPr>
        <w:spacing w:after="12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C80EFB">
        <w:rPr>
          <w:rFonts w:ascii="Times New Roman" w:hAnsi="Times New Roman" w:cs="Times New Roman"/>
          <w:b/>
          <w:sz w:val="24"/>
          <w:szCs w:val="24"/>
        </w:rPr>
        <w:t>DAFTAR PUSTAKA</w:t>
      </w:r>
    </w:p>
    <w:p w:rsidR="004D69BC" w:rsidRDefault="004D69BC" w:rsidP="004D69BC">
      <w:pPr>
        <w:spacing w:after="12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4D69BC" w:rsidRDefault="004D69BC" w:rsidP="004D69BC">
      <w:pPr>
        <w:spacing w:after="12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4D69BC" w:rsidRPr="002071B2" w:rsidRDefault="004D69BC" w:rsidP="004D69BC">
      <w:pPr>
        <w:spacing w:after="120" w:line="24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2071B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Buku :</w:t>
      </w:r>
    </w:p>
    <w:p w:rsidR="004D69BC" w:rsidRDefault="004D69BC" w:rsidP="004D69BC">
      <w:pPr>
        <w:spacing w:after="120" w:line="240" w:lineRule="auto"/>
        <w:ind w:left="567" w:hanging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>Hatu, R.A. (</w:t>
      </w:r>
      <w:r w:rsidRPr="002071B2">
        <w:rPr>
          <w:rFonts w:ascii="Times New Roman" w:hAnsi="Times New Roman" w:cs="Times New Roman"/>
          <w:color w:val="000000" w:themeColor="text1"/>
          <w:sz w:val="24"/>
          <w:szCs w:val="24"/>
        </w:rPr>
        <w:t>2013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Pr="002071B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Pr="002071B2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Sosiologi Pembangunan</w:t>
      </w:r>
      <w:r w:rsidRPr="002071B2">
        <w:rPr>
          <w:rFonts w:ascii="Times New Roman" w:hAnsi="Times New Roman" w:cs="Times New Roman"/>
          <w:color w:val="000000" w:themeColor="text1"/>
          <w:sz w:val="24"/>
          <w:szCs w:val="24"/>
        </w:rPr>
        <w:t>. Gorontalo: Interpena</w:t>
      </w:r>
    </w:p>
    <w:p w:rsidR="004D69BC" w:rsidRDefault="004D69BC" w:rsidP="004D69BC">
      <w:pPr>
        <w:spacing w:after="12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enslin, J.M. (2007). </w:t>
      </w:r>
      <w:r w:rsidRPr="00C5057C">
        <w:rPr>
          <w:rFonts w:ascii="Times New Roman" w:hAnsi="Times New Roman" w:cs="Times New Roman"/>
          <w:i/>
          <w:sz w:val="24"/>
          <w:szCs w:val="24"/>
        </w:rPr>
        <w:t>Sosiologi dengan Pendekatan Membumi : Jilid 1</w:t>
      </w:r>
      <w:r>
        <w:rPr>
          <w:rFonts w:ascii="Times New Roman" w:hAnsi="Times New Roman" w:cs="Times New Roman"/>
          <w:sz w:val="24"/>
          <w:szCs w:val="24"/>
        </w:rPr>
        <w:t>. Jakarta : Erlangga</w:t>
      </w:r>
    </w:p>
    <w:p w:rsidR="004D69BC" w:rsidRDefault="004D69BC" w:rsidP="004D69BC">
      <w:pPr>
        <w:spacing w:after="12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erabudin. (2015). </w:t>
      </w:r>
      <w:r w:rsidRPr="00C5057C">
        <w:rPr>
          <w:rFonts w:ascii="Times New Roman" w:hAnsi="Times New Roman" w:cs="Times New Roman"/>
          <w:i/>
          <w:sz w:val="24"/>
          <w:szCs w:val="24"/>
        </w:rPr>
        <w:t>Pengantar Sosiologi.</w:t>
      </w:r>
      <w:r>
        <w:rPr>
          <w:rFonts w:ascii="Times New Roman" w:hAnsi="Times New Roman" w:cs="Times New Roman"/>
          <w:sz w:val="24"/>
          <w:szCs w:val="24"/>
        </w:rPr>
        <w:t xml:space="preserve"> Bandung : Pustaka Setia.</w:t>
      </w:r>
    </w:p>
    <w:p w:rsidR="004D69BC" w:rsidRPr="00E01EDB" w:rsidRDefault="004D69BC" w:rsidP="004D69BC">
      <w:pPr>
        <w:spacing w:after="120" w:line="240" w:lineRule="auto"/>
        <w:ind w:left="567" w:hanging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01EDB">
        <w:rPr>
          <w:rStyle w:val="Emphasis"/>
          <w:rFonts w:ascii="Times New Roman" w:hAnsi="Times New Roman" w:cs="Times New Roman"/>
          <w:bCs/>
          <w:color w:val="000000" w:themeColor="text1"/>
          <w:sz w:val="24"/>
          <w:szCs w:val="24"/>
          <w:shd w:val="clear" w:color="auto" w:fill="FFFFFF"/>
        </w:rPr>
        <w:t>Hurlock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 E.</w:t>
      </w:r>
      <w:r w:rsidRPr="00E01ED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 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(</w:t>
      </w:r>
      <w:r w:rsidRPr="00E01EDB">
        <w:rPr>
          <w:rStyle w:val="Emphasis"/>
          <w:rFonts w:ascii="Times New Roman" w:hAnsi="Times New Roman" w:cs="Times New Roman"/>
          <w:bCs/>
          <w:color w:val="000000" w:themeColor="text1"/>
          <w:sz w:val="24"/>
          <w:szCs w:val="24"/>
          <w:shd w:val="clear" w:color="auto" w:fill="FFFFFF"/>
        </w:rPr>
        <w:t>2004</w:t>
      </w:r>
      <w:r>
        <w:rPr>
          <w:rStyle w:val="Emphasis"/>
          <w:rFonts w:ascii="Times New Roman" w:hAnsi="Times New Roman" w:cs="Times New Roman"/>
          <w:bCs/>
          <w:color w:val="000000" w:themeColor="text1"/>
          <w:sz w:val="24"/>
          <w:szCs w:val="24"/>
          <w:shd w:val="clear" w:color="auto" w:fill="FFFFFF"/>
        </w:rPr>
        <w:t>)</w:t>
      </w:r>
      <w:r w:rsidRPr="00E01ED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. </w:t>
      </w:r>
      <w:r w:rsidRPr="00C5057C">
        <w:rPr>
          <w:rFonts w:ascii="Times New Roman" w:hAnsi="Times New Roman" w:cs="Times New Roman"/>
          <w:i/>
          <w:color w:val="000000" w:themeColor="text1"/>
          <w:sz w:val="24"/>
          <w:szCs w:val="24"/>
          <w:shd w:val="clear" w:color="auto" w:fill="FFFFFF"/>
        </w:rPr>
        <w:t>Psikologi Perkembangan</w:t>
      </w:r>
      <w:r w:rsidRPr="00E01ED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 Jakarta : PT. Gelora</w:t>
      </w:r>
    </w:p>
    <w:p w:rsidR="004D69BC" w:rsidRPr="00667125" w:rsidRDefault="004D69BC" w:rsidP="004D69BC">
      <w:pPr>
        <w:spacing w:after="120" w:line="240" w:lineRule="auto"/>
        <w:ind w:left="567" w:hanging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667125">
        <w:rPr>
          <w:rStyle w:val="Emphasis"/>
          <w:rFonts w:ascii="Times New Roman" w:hAnsi="Times New Roman" w:cs="Times New Roman"/>
          <w:bCs/>
          <w:color w:val="000000" w:themeColor="text1"/>
          <w:sz w:val="24"/>
          <w:szCs w:val="24"/>
          <w:shd w:val="clear" w:color="auto" w:fill="FFFFFF"/>
        </w:rPr>
        <w:t>Ismayanti</w:t>
      </w:r>
      <w:r w:rsidRPr="0066712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 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(</w:t>
      </w:r>
      <w:r w:rsidRPr="00667125">
        <w:rPr>
          <w:rStyle w:val="Emphasis"/>
          <w:rFonts w:ascii="Times New Roman" w:hAnsi="Times New Roman" w:cs="Times New Roman"/>
          <w:bCs/>
          <w:color w:val="000000" w:themeColor="text1"/>
          <w:sz w:val="24"/>
          <w:szCs w:val="24"/>
          <w:shd w:val="clear" w:color="auto" w:fill="FFFFFF"/>
        </w:rPr>
        <w:t>2010</w:t>
      </w:r>
      <w:r>
        <w:rPr>
          <w:rStyle w:val="Emphasis"/>
          <w:rFonts w:ascii="Times New Roman" w:hAnsi="Times New Roman" w:cs="Times New Roman"/>
          <w:bCs/>
          <w:color w:val="000000" w:themeColor="text1"/>
          <w:sz w:val="24"/>
          <w:szCs w:val="24"/>
          <w:shd w:val="clear" w:color="auto" w:fill="FFFFFF"/>
        </w:rPr>
        <w:t>)</w:t>
      </w:r>
      <w:r w:rsidRPr="0066712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. </w:t>
      </w:r>
      <w:r w:rsidRPr="00C5057C">
        <w:rPr>
          <w:rFonts w:ascii="Times New Roman" w:hAnsi="Times New Roman" w:cs="Times New Roman"/>
          <w:i/>
          <w:color w:val="000000" w:themeColor="text1"/>
          <w:sz w:val="24"/>
          <w:szCs w:val="24"/>
          <w:shd w:val="clear" w:color="auto" w:fill="FFFFFF"/>
        </w:rPr>
        <w:t>Pengantar </w:t>
      </w:r>
      <w:r w:rsidRPr="00C5057C">
        <w:rPr>
          <w:rStyle w:val="Emphasis"/>
          <w:rFonts w:ascii="Times New Roman" w:hAnsi="Times New Roman" w:cs="Times New Roman"/>
          <w:bCs/>
          <w:color w:val="000000" w:themeColor="text1"/>
          <w:sz w:val="24"/>
          <w:szCs w:val="24"/>
          <w:shd w:val="clear" w:color="auto" w:fill="FFFFFF"/>
        </w:rPr>
        <w:t>Pariwisata</w:t>
      </w:r>
      <w:r w:rsidRPr="0066712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 Jakarta: PT Gramedia Widisarana. </w:t>
      </w:r>
    </w:p>
    <w:p w:rsidR="004D69BC" w:rsidRDefault="004D69BC" w:rsidP="004D69BC">
      <w:pPr>
        <w:spacing w:after="120" w:line="240" w:lineRule="auto"/>
        <w:ind w:left="567" w:hanging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71B2">
        <w:rPr>
          <w:rFonts w:ascii="Times New Roman" w:hAnsi="Times New Roman" w:cs="Times New Roman"/>
          <w:color w:val="000000" w:themeColor="text1"/>
          <w:sz w:val="24"/>
          <w:szCs w:val="24"/>
        </w:rPr>
        <w:t>Lauer, R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Pr="002071B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.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Pr="002071B2">
        <w:rPr>
          <w:rFonts w:ascii="Times New Roman" w:hAnsi="Times New Roman" w:cs="Times New Roman"/>
          <w:color w:val="000000" w:themeColor="text1"/>
          <w:sz w:val="24"/>
          <w:szCs w:val="24"/>
        </w:rPr>
        <w:t>1993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Pr="002071B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Pr="00C5057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erspektif tentang Perubahan Sosial</w:t>
      </w:r>
      <w:r w:rsidRPr="002071B2">
        <w:rPr>
          <w:rFonts w:ascii="Times New Roman" w:hAnsi="Times New Roman" w:cs="Times New Roman"/>
          <w:color w:val="000000" w:themeColor="text1"/>
          <w:sz w:val="24"/>
          <w:szCs w:val="24"/>
        </w:rPr>
        <w:t>. Jakarta : Rineka Cipta</w:t>
      </w:r>
    </w:p>
    <w:p w:rsidR="004D69BC" w:rsidRDefault="004D69BC" w:rsidP="004D69BC">
      <w:pPr>
        <w:spacing w:after="12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aryanti, K. &amp; Suryawati, J. (2016). </w:t>
      </w:r>
      <w:r w:rsidRPr="00C5057C">
        <w:rPr>
          <w:rFonts w:ascii="Times New Roman" w:hAnsi="Times New Roman" w:cs="Times New Roman"/>
          <w:i/>
          <w:sz w:val="24"/>
          <w:szCs w:val="24"/>
        </w:rPr>
        <w:t>Sosiologi : Kelompok Peminatan Ilmu Pengetahuan Sosial Untuk SMA/MA Kelas X</w:t>
      </w:r>
      <w:r>
        <w:rPr>
          <w:rFonts w:ascii="Times New Roman" w:hAnsi="Times New Roman" w:cs="Times New Roman"/>
          <w:sz w:val="24"/>
          <w:szCs w:val="24"/>
        </w:rPr>
        <w:t>. Jakarta : Esis)</w:t>
      </w:r>
    </w:p>
    <w:p w:rsidR="004D69BC" w:rsidRPr="0071477C" w:rsidRDefault="004D69BC" w:rsidP="004D69BC">
      <w:pPr>
        <w:spacing w:after="120" w:line="240" w:lineRule="auto"/>
        <w:ind w:left="567" w:hanging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>Morissan. (</w:t>
      </w:r>
      <w:r w:rsidRPr="0071477C">
        <w:rPr>
          <w:rFonts w:ascii="Times New Roman" w:hAnsi="Times New Roman" w:cs="Times New Roman"/>
          <w:color w:val="000000" w:themeColor="text1"/>
          <w:sz w:val="24"/>
          <w:szCs w:val="24"/>
        </w:rPr>
        <w:t>2014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Pr="0071477C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C5057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etode Penelitian Survei</w:t>
      </w:r>
      <w:r w:rsidRPr="0071477C">
        <w:rPr>
          <w:rFonts w:ascii="Times New Roman" w:hAnsi="Times New Roman" w:cs="Times New Roman"/>
          <w:color w:val="000000" w:themeColor="text1"/>
          <w:sz w:val="24"/>
          <w:szCs w:val="24"/>
        </w:rPr>
        <w:t>. Jakarta : Kencana</w:t>
      </w:r>
    </w:p>
    <w:p w:rsidR="004D69BC" w:rsidRDefault="004D69BC" w:rsidP="004D69BC">
      <w:pPr>
        <w:spacing w:after="12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uin., I. (2006). </w:t>
      </w:r>
      <w:r w:rsidRPr="00C5057C">
        <w:rPr>
          <w:rFonts w:ascii="Times New Roman" w:hAnsi="Times New Roman" w:cs="Times New Roman"/>
          <w:i/>
          <w:sz w:val="24"/>
          <w:szCs w:val="24"/>
        </w:rPr>
        <w:t>Sosiologi SMA/MA untuk Kelas X</w:t>
      </w:r>
      <w:r>
        <w:rPr>
          <w:rFonts w:ascii="Times New Roman" w:hAnsi="Times New Roman" w:cs="Times New Roman"/>
          <w:sz w:val="24"/>
          <w:szCs w:val="24"/>
        </w:rPr>
        <w:t>. Jakarta : Erlangga</w:t>
      </w:r>
    </w:p>
    <w:p w:rsidR="004D69BC" w:rsidRDefault="004D69BC" w:rsidP="004D69BC">
      <w:pPr>
        <w:spacing w:after="12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endit, N.S. (2002). </w:t>
      </w:r>
      <w:r w:rsidRPr="00C5057C">
        <w:rPr>
          <w:rFonts w:ascii="Times New Roman" w:hAnsi="Times New Roman" w:cs="Times New Roman"/>
          <w:i/>
          <w:sz w:val="24"/>
          <w:szCs w:val="24"/>
        </w:rPr>
        <w:t>Ilmu Pariwisata sebuah Pengantar Perdana.</w:t>
      </w:r>
      <w:r>
        <w:rPr>
          <w:rFonts w:ascii="Times New Roman" w:hAnsi="Times New Roman" w:cs="Times New Roman"/>
          <w:sz w:val="24"/>
          <w:szCs w:val="24"/>
        </w:rPr>
        <w:t xml:space="preserve"> Jakarta : Pradya Paramita.</w:t>
      </w:r>
    </w:p>
    <w:p w:rsidR="004D69BC" w:rsidRDefault="004D69BC" w:rsidP="004D69BC">
      <w:pPr>
        <w:spacing w:after="12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itana, I.G. &amp; Gayanti, P.G. (2005). </w:t>
      </w:r>
      <w:r w:rsidRPr="00C5057C">
        <w:rPr>
          <w:rFonts w:ascii="Times New Roman" w:hAnsi="Times New Roman" w:cs="Times New Roman"/>
          <w:i/>
          <w:sz w:val="24"/>
          <w:szCs w:val="24"/>
        </w:rPr>
        <w:t>Sosiologi Pariwisata</w:t>
      </w:r>
      <w:r>
        <w:rPr>
          <w:rFonts w:ascii="Times New Roman" w:hAnsi="Times New Roman" w:cs="Times New Roman"/>
          <w:sz w:val="24"/>
          <w:szCs w:val="24"/>
        </w:rPr>
        <w:t>. Yogjakarta : Andi.</w:t>
      </w:r>
    </w:p>
    <w:p w:rsidR="004D69BC" w:rsidRDefault="004D69BC" w:rsidP="004D69BC">
      <w:pPr>
        <w:spacing w:after="120" w:line="240" w:lineRule="auto"/>
        <w:ind w:left="567" w:hanging="567"/>
        <w:jc w:val="both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r w:rsidRPr="00EE5703">
        <w:rPr>
          <w:rStyle w:val="Emphasis"/>
          <w:rFonts w:ascii="Times New Roman" w:hAnsi="Times New Roman" w:cs="Times New Roman"/>
          <w:bCs/>
          <w:color w:val="000000" w:themeColor="text1"/>
          <w:sz w:val="24"/>
          <w:szCs w:val="24"/>
          <w:shd w:val="clear" w:color="auto" w:fill="FFFFFF"/>
        </w:rPr>
        <w:t>Prasetyo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, B. &amp; </w:t>
      </w:r>
      <w:r w:rsidRPr="00EE5703">
        <w:rPr>
          <w:rStyle w:val="Emphasis"/>
          <w:rFonts w:ascii="Times New Roman" w:hAnsi="Times New Roman" w:cs="Times New Roman"/>
          <w:bCs/>
          <w:color w:val="000000" w:themeColor="text1"/>
          <w:sz w:val="24"/>
          <w:szCs w:val="24"/>
          <w:shd w:val="clear" w:color="auto" w:fill="FFFFFF"/>
        </w:rPr>
        <w:t>Jannah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 L.M.</w:t>
      </w:r>
      <w:r w:rsidRPr="00EE5703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(</w:t>
      </w:r>
      <w:r w:rsidRPr="00EE5703">
        <w:rPr>
          <w:rStyle w:val="Emphasis"/>
          <w:rFonts w:ascii="Times New Roman" w:hAnsi="Times New Roman" w:cs="Times New Roman"/>
          <w:bCs/>
          <w:color w:val="000000" w:themeColor="text1"/>
          <w:sz w:val="24"/>
          <w:szCs w:val="24"/>
          <w:shd w:val="clear" w:color="auto" w:fill="FFFFFF"/>
        </w:rPr>
        <w:t>2010</w:t>
      </w:r>
      <w:r w:rsidRPr="00EE5703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). </w:t>
      </w:r>
      <w:r w:rsidRPr="00C5057C">
        <w:rPr>
          <w:rFonts w:ascii="Times New Roman" w:hAnsi="Times New Roman" w:cs="Times New Roman"/>
          <w:i/>
          <w:color w:val="000000" w:themeColor="text1"/>
          <w:sz w:val="24"/>
          <w:szCs w:val="24"/>
          <w:shd w:val="clear" w:color="auto" w:fill="FFFFFF"/>
        </w:rPr>
        <w:t>Metode Penelitian. Kuantitatif Teori dan Aplikasi.</w:t>
      </w:r>
      <w:r w:rsidRPr="00EE5703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Jakarta : RajaGrafindo Persada.</w:t>
      </w:r>
    </w:p>
    <w:p w:rsidR="004D69BC" w:rsidRDefault="004D69BC" w:rsidP="004D69BC">
      <w:pPr>
        <w:spacing w:after="120" w:line="240" w:lineRule="auto"/>
        <w:ind w:left="567" w:hanging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71B2">
        <w:rPr>
          <w:rFonts w:ascii="Times New Roman" w:hAnsi="Times New Roman" w:cs="Times New Roman"/>
          <w:color w:val="000000" w:themeColor="text1"/>
          <w:sz w:val="24"/>
          <w:szCs w:val="24"/>
        </w:rPr>
        <w:t>Riduwan. 2012. Dasar-Dasar Ststistika. Bandung : Alfabeta.</w:t>
      </w:r>
    </w:p>
    <w:p w:rsidR="004D69BC" w:rsidRPr="00EE5703" w:rsidRDefault="004D69BC" w:rsidP="004D69BC">
      <w:pPr>
        <w:spacing w:after="120" w:line="240" w:lineRule="auto"/>
        <w:ind w:left="567" w:hanging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71477C">
        <w:rPr>
          <w:rStyle w:val="Emphasis"/>
          <w:rFonts w:ascii="Times New Roman" w:hAnsi="Times New Roman" w:cs="Times New Roman"/>
          <w:bCs/>
          <w:color w:val="000000" w:themeColor="text1"/>
          <w:sz w:val="24"/>
          <w:szCs w:val="24"/>
          <w:shd w:val="clear" w:color="auto" w:fill="FFFFFF"/>
        </w:rPr>
        <w:t>Riduwan</w:t>
      </w:r>
      <w:r>
        <w:rPr>
          <w:rStyle w:val="Emphasis"/>
          <w:rFonts w:ascii="Times New Roman" w:hAnsi="Times New Roman" w:cs="Times New Roman"/>
          <w:bCs/>
          <w:color w:val="000000" w:themeColor="text1"/>
          <w:sz w:val="24"/>
          <w:szCs w:val="24"/>
          <w:shd w:val="clear" w:color="auto" w:fill="FFFFFF"/>
        </w:rPr>
        <w:t xml:space="preserve"> &amp; </w:t>
      </w:r>
      <w:r w:rsidRPr="0071477C">
        <w:rPr>
          <w:rStyle w:val="Emphasis"/>
          <w:rFonts w:ascii="Times New Roman" w:hAnsi="Times New Roman" w:cs="Times New Roman"/>
          <w:bCs/>
          <w:color w:val="000000" w:themeColor="text1"/>
          <w:sz w:val="24"/>
          <w:szCs w:val="24"/>
          <w:shd w:val="clear" w:color="auto" w:fill="FFFFFF"/>
        </w:rPr>
        <w:t>Sunarto</w:t>
      </w:r>
      <w:r w:rsidRPr="0071477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 (</w:t>
      </w:r>
      <w:r w:rsidRPr="0071477C">
        <w:rPr>
          <w:rStyle w:val="Emphasis"/>
          <w:rFonts w:ascii="Times New Roman" w:hAnsi="Times New Roman" w:cs="Times New Roman"/>
          <w:bCs/>
          <w:color w:val="000000" w:themeColor="text1"/>
          <w:sz w:val="24"/>
          <w:szCs w:val="24"/>
          <w:shd w:val="clear" w:color="auto" w:fill="FFFFFF"/>
        </w:rPr>
        <w:t>2013</w:t>
      </w:r>
      <w:r w:rsidRPr="0071477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). </w:t>
      </w:r>
      <w:r w:rsidRPr="00C5057C">
        <w:rPr>
          <w:rFonts w:ascii="Times New Roman" w:hAnsi="Times New Roman" w:cs="Times New Roman"/>
          <w:i/>
          <w:color w:val="000000" w:themeColor="text1"/>
          <w:sz w:val="24"/>
          <w:szCs w:val="24"/>
          <w:shd w:val="clear" w:color="auto" w:fill="FFFFFF"/>
        </w:rPr>
        <w:t>Pengantar Statistika: Untuk Penelitian. Pendidikan, Sosial, Ekonomi, Komunikasi, dan Bisnis.</w:t>
      </w:r>
      <w:r w:rsidRPr="0071477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Bandung: Alfabeta.</w:t>
      </w:r>
    </w:p>
    <w:p w:rsidR="004D69BC" w:rsidRPr="002071B2" w:rsidRDefault="004D69BC" w:rsidP="004D69BC">
      <w:pPr>
        <w:spacing w:after="120" w:line="240" w:lineRule="auto"/>
        <w:ind w:left="567" w:hanging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71B2">
        <w:rPr>
          <w:rFonts w:ascii="Times New Roman" w:hAnsi="Times New Roman" w:cs="Times New Roman"/>
          <w:color w:val="000000" w:themeColor="text1"/>
          <w:sz w:val="24"/>
          <w:szCs w:val="24"/>
        </w:rPr>
        <w:t>Setiadi, E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.M &amp;</w:t>
      </w:r>
      <w:r w:rsidRPr="002071B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Kolip, U.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Pr="002071B2">
        <w:rPr>
          <w:rFonts w:ascii="Times New Roman" w:hAnsi="Times New Roman" w:cs="Times New Roman"/>
          <w:color w:val="000000" w:themeColor="text1"/>
          <w:sz w:val="24"/>
          <w:szCs w:val="24"/>
        </w:rPr>
        <w:t>2011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Pr="002071B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Pr="00C5057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engantar Sosiologi: Pemahaman Fakta dan Gejala Permasalahan Sosial: Teori Aplikasi dan Pemecahannya.</w:t>
      </w:r>
      <w:r w:rsidRPr="002071B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Jakarta: Kencana.</w:t>
      </w:r>
    </w:p>
    <w:p w:rsidR="004D69BC" w:rsidRPr="002071B2" w:rsidRDefault="004D69BC" w:rsidP="004D69BC">
      <w:pPr>
        <w:spacing w:after="120" w:line="240" w:lineRule="auto"/>
        <w:ind w:left="567" w:hanging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>Silalahi, U</w:t>
      </w:r>
      <w:r w:rsidRPr="002071B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Pr="002071B2">
        <w:rPr>
          <w:rFonts w:ascii="Times New Roman" w:hAnsi="Times New Roman" w:cs="Times New Roman"/>
          <w:color w:val="000000" w:themeColor="text1"/>
          <w:sz w:val="24"/>
          <w:szCs w:val="24"/>
        </w:rPr>
        <w:t>2010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Pr="002071B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Pr="00C5057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etode Penelitian Sosial</w:t>
      </w:r>
      <w:r w:rsidRPr="002071B2">
        <w:rPr>
          <w:rFonts w:ascii="Times New Roman" w:hAnsi="Times New Roman" w:cs="Times New Roman"/>
          <w:color w:val="000000" w:themeColor="text1"/>
          <w:sz w:val="24"/>
          <w:szCs w:val="24"/>
        </w:rPr>
        <w:t>. Jakarta : Refika Aditama.</w:t>
      </w:r>
    </w:p>
    <w:p w:rsidR="004D69BC" w:rsidRPr="002071B2" w:rsidRDefault="004D69BC" w:rsidP="004D69BC">
      <w:pPr>
        <w:spacing w:after="120" w:line="240" w:lineRule="auto"/>
        <w:ind w:left="567" w:hanging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>Soekanto, S</w:t>
      </w:r>
      <w:r w:rsidRPr="002071B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Pr="002071B2">
        <w:rPr>
          <w:rFonts w:ascii="Times New Roman" w:hAnsi="Times New Roman" w:cs="Times New Roman"/>
          <w:color w:val="000000" w:themeColor="text1"/>
          <w:sz w:val="24"/>
          <w:szCs w:val="24"/>
        </w:rPr>
        <w:t>2013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Pr="002071B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Pr="00C5057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Sosiologi: Suatu Pengantar</w:t>
      </w:r>
      <w:r w:rsidRPr="002071B2">
        <w:rPr>
          <w:rFonts w:ascii="Times New Roman" w:hAnsi="Times New Roman" w:cs="Times New Roman"/>
          <w:color w:val="000000" w:themeColor="text1"/>
          <w:sz w:val="24"/>
          <w:szCs w:val="24"/>
        </w:rPr>
        <w:t>. Jakarta: Rajagrafindo Persada</w:t>
      </w:r>
    </w:p>
    <w:p w:rsidR="004D69BC" w:rsidRDefault="004D69BC" w:rsidP="004D69BC">
      <w:pPr>
        <w:spacing w:after="120" w:line="240" w:lineRule="auto"/>
        <w:ind w:left="567" w:hanging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2071B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ugiyono.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Pr="002071B2">
        <w:rPr>
          <w:rFonts w:ascii="Times New Roman" w:hAnsi="Times New Roman" w:cs="Times New Roman"/>
          <w:color w:val="000000" w:themeColor="text1"/>
          <w:sz w:val="24"/>
          <w:szCs w:val="24"/>
        </w:rPr>
        <w:t>2014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Pr="002071B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Pr="00C5057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etode Penelitian Kuantitatif, Kualitatif, dan R&amp;D.</w:t>
      </w:r>
      <w:r w:rsidRPr="002071B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andung : Alfabeta.</w:t>
      </w:r>
    </w:p>
    <w:p w:rsidR="004D69BC" w:rsidRPr="002071B2" w:rsidRDefault="004D69BC" w:rsidP="004D69BC">
      <w:pPr>
        <w:spacing w:after="120" w:line="240" w:lineRule="auto"/>
        <w:ind w:left="567" w:hanging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ztompka, P. (2004). </w:t>
      </w:r>
      <w:r w:rsidRPr="00C5057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Sosiologi Perubahan Sosial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. Jakarta : Prenada.</w:t>
      </w:r>
    </w:p>
    <w:p w:rsidR="004D69BC" w:rsidRDefault="004D69BC" w:rsidP="004D69BC">
      <w:pPr>
        <w:spacing w:after="120" w:line="240" w:lineRule="auto"/>
        <w:ind w:left="567" w:hanging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>Wachidah, L.</w:t>
      </w:r>
      <w:r w:rsidRPr="002071B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Pr="002071B2">
        <w:rPr>
          <w:rFonts w:ascii="Times New Roman" w:hAnsi="Times New Roman" w:cs="Times New Roman"/>
          <w:color w:val="000000" w:themeColor="text1"/>
          <w:sz w:val="24"/>
          <w:szCs w:val="24"/>
        </w:rPr>
        <w:t>2013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Pr="002071B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Pr="00C5057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Bahan Ajar Statistika Sosial.</w:t>
      </w:r>
      <w:r w:rsidRPr="002071B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andung : Tidak diterbitkan.</w:t>
      </w:r>
    </w:p>
    <w:p w:rsidR="004D69BC" w:rsidRDefault="004D69BC" w:rsidP="004D69BC">
      <w:pPr>
        <w:spacing w:after="120" w:line="240" w:lineRule="auto"/>
        <w:ind w:left="567" w:hanging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4D69BC" w:rsidRDefault="004D69BC" w:rsidP="004D69BC">
      <w:pPr>
        <w:spacing w:after="120" w:line="240" w:lineRule="auto"/>
        <w:ind w:left="567" w:hanging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4D69BC" w:rsidRDefault="004D69BC" w:rsidP="004D69BC">
      <w:pPr>
        <w:spacing w:after="120" w:line="240" w:lineRule="auto"/>
        <w:ind w:left="567" w:hanging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4D69BC" w:rsidRPr="002071B2" w:rsidRDefault="004D69BC" w:rsidP="004D69BC">
      <w:pPr>
        <w:spacing w:after="120" w:line="240" w:lineRule="auto"/>
        <w:ind w:left="567" w:hanging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4D69BC" w:rsidRPr="002071B2" w:rsidRDefault="004D69BC" w:rsidP="004D69BC">
      <w:pPr>
        <w:spacing w:after="120" w:line="240" w:lineRule="auto"/>
        <w:ind w:left="567" w:hanging="567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2071B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Jurnal :</w:t>
      </w:r>
    </w:p>
    <w:p w:rsidR="004D69BC" w:rsidRPr="002071B2" w:rsidRDefault="004D69BC" w:rsidP="004D69BC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2071B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 w:fldLock="1"/>
      </w:r>
      <w:r w:rsidRPr="002071B2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ADDIN Mendeley Bibliography CSL_BIBLIOGRAPHY </w:instrText>
      </w:r>
      <w:r w:rsidRPr="002071B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Pr="002071B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Arifianto, D. (2006). </w:t>
      </w:r>
      <w:r w:rsidRPr="007804DC">
        <w:rPr>
          <w:rFonts w:ascii="Times New Roman" w:hAnsi="Times New Roman" w:cs="Times New Roman"/>
          <w:iCs/>
          <w:noProof/>
          <w:color w:val="000000" w:themeColor="text1"/>
          <w:sz w:val="24"/>
          <w:szCs w:val="24"/>
        </w:rPr>
        <w:t>Kajian Interaksi Aktivitas Pertokoan dan Pedagang Kaki Lima pada Trotoar di Kawasan Perdagangan Banjaran Kabupaten Tegal</w:t>
      </w:r>
      <w:r w:rsidRPr="007804D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.</w:t>
      </w:r>
    </w:p>
    <w:p w:rsidR="004D69BC" w:rsidRPr="002071B2" w:rsidRDefault="004D69BC" w:rsidP="004D69BC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2071B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Baharuddin. (2015). Bentuk-Bentuk Perubahan Sosial dan Kebudayaannya. </w:t>
      </w:r>
      <w:r w:rsidRPr="002071B2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Jurnal Ilmiah</w:t>
      </w:r>
      <w:r w:rsidRPr="002071B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, </w:t>
      </w:r>
      <w:r w:rsidRPr="002071B2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1</w:t>
      </w:r>
      <w:r w:rsidRPr="002071B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1), 180–205.</w:t>
      </w:r>
    </w:p>
    <w:p w:rsidR="004D69BC" w:rsidRPr="002071B2" w:rsidRDefault="004D69BC" w:rsidP="004D69BC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2071B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Bhowmik, S. (2005). Street Vendors in Asia : A Review. </w:t>
      </w:r>
      <w:r w:rsidRPr="002071B2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Economic and Political Weekly</w:t>
      </w:r>
      <w:r w:rsidRPr="002071B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, </w:t>
      </w:r>
      <w:r w:rsidRPr="002071B2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May 28</w:t>
      </w:r>
      <w:r w:rsidRPr="002071B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-</w:t>
      </w:r>
      <w:r w:rsidRPr="002071B2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J</w:t>
      </w:r>
      <w:r w:rsidRPr="002071B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 2256–2264.</w:t>
      </w:r>
    </w:p>
    <w:p w:rsidR="004D69BC" w:rsidRPr="002071B2" w:rsidRDefault="004D69BC" w:rsidP="004D69BC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2071B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Chrisnawati, D., &amp; Abdullah, S. M. (2011). Faktor-Faktor yang Mempengaruhi Perilaku Konsumtif Remaja terhadap Pakaian. </w:t>
      </w:r>
      <w:r w:rsidRPr="002071B2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Spirits</w:t>
      </w:r>
      <w:r w:rsidRPr="002071B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, </w:t>
      </w:r>
      <w:r w:rsidRPr="002071B2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2</w:t>
      </w:r>
      <w:r w:rsidRPr="002071B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1), 1–14.</w:t>
      </w:r>
    </w:p>
    <w:p w:rsidR="004D69BC" w:rsidRDefault="004D69BC" w:rsidP="004D69BC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2071B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Darmawan, O. (2016). Kebijakan Pemerintah Provinsi DKI Jakarta Terhadap Relokasi Pedagang Kaki Lima Perspektif Hukum dan HAM, </w:t>
      </w:r>
      <w:r w:rsidRPr="002071B2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16</w:t>
      </w:r>
      <w:r w:rsidRPr="002071B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740).</w:t>
      </w:r>
    </w:p>
    <w:p w:rsidR="004D69BC" w:rsidRDefault="004D69BC" w:rsidP="004D69BC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B4456E">
        <w:rPr>
          <w:rFonts w:ascii="Times New Roman" w:hAnsi="Times New Roman" w:cs="Times New Roman"/>
          <w:noProof/>
          <w:sz w:val="24"/>
          <w:szCs w:val="24"/>
        </w:rPr>
        <w:t xml:space="preserve">Fitria, E. M. (2015). Dampak Online Shop Di Instagram Dalam Perubahan Gaya Hidup Konsumtif Perempuan Shopaholic Di Samarinda. </w:t>
      </w:r>
      <w:r w:rsidRPr="00B4456E">
        <w:rPr>
          <w:rFonts w:ascii="Times New Roman" w:hAnsi="Times New Roman" w:cs="Times New Roman"/>
          <w:i/>
          <w:iCs/>
          <w:noProof/>
          <w:sz w:val="24"/>
          <w:szCs w:val="24"/>
        </w:rPr>
        <w:t>eJurnal Ilmu Komunikasi</w:t>
      </w:r>
      <w:r w:rsidRPr="00B4456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4456E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B4456E">
        <w:rPr>
          <w:rFonts w:ascii="Times New Roman" w:hAnsi="Times New Roman" w:cs="Times New Roman"/>
          <w:noProof/>
          <w:sz w:val="24"/>
          <w:szCs w:val="24"/>
        </w:rPr>
        <w:t>(3), 117–128.</w:t>
      </w:r>
    </w:p>
    <w:p w:rsidR="004D69BC" w:rsidRPr="007804DC" w:rsidRDefault="004D69BC" w:rsidP="004D69BC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3521">
        <w:rPr>
          <w:rFonts w:ascii="Times New Roman" w:hAnsi="Times New Roman" w:cs="Times New Roman"/>
          <w:noProof/>
          <w:sz w:val="24"/>
          <w:szCs w:val="24"/>
        </w:rPr>
        <w:t xml:space="preserve">Hati, G. M., Andri, S., &amp; Sasmito, B. (2013). Aplikasi Penanda Lokasi Peta Digital Berbasis Mobile Gis Pada Smartphone Android. </w:t>
      </w:r>
      <w:r w:rsidRPr="00143521">
        <w:rPr>
          <w:rFonts w:ascii="Times New Roman" w:hAnsi="Times New Roman" w:cs="Times New Roman"/>
          <w:i/>
          <w:iCs/>
          <w:noProof/>
          <w:sz w:val="24"/>
          <w:szCs w:val="24"/>
        </w:rPr>
        <w:t>Jurnal Geodesi Undip</w:t>
      </w:r>
      <w:r w:rsidRPr="0014352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43521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>
        <w:rPr>
          <w:rFonts w:ascii="Times New Roman" w:hAnsi="Times New Roman" w:cs="Times New Roman"/>
          <w:noProof/>
          <w:sz w:val="24"/>
          <w:szCs w:val="24"/>
        </w:rPr>
        <w:t>(4), 26–40.</w:t>
      </w:r>
    </w:p>
    <w:p w:rsidR="004D69BC" w:rsidRDefault="004D69BC" w:rsidP="004D69BC">
      <w:pPr>
        <w:widowControl w:val="0"/>
        <w:autoSpaceDE w:val="0"/>
        <w:autoSpaceDN w:val="0"/>
        <w:adjustRightInd w:val="0"/>
        <w:spacing w:after="120" w:line="240" w:lineRule="auto"/>
        <w:ind w:left="426" w:hanging="426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2071B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Hermanto, E. (2014). Perubahan Sosial Budaya dalam Kaitan dengan Pembangunan Sosial di Lokasi Perkebunan Sawit PT. Agro Lestari Mandiri, </w:t>
      </w:r>
      <w:r w:rsidRPr="002071B2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3</w:t>
      </w:r>
      <w:r w:rsidRPr="002071B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September).</w:t>
      </w:r>
    </w:p>
    <w:p w:rsidR="004D69BC" w:rsidRDefault="004D69BC" w:rsidP="004D69BC">
      <w:pPr>
        <w:widowControl w:val="0"/>
        <w:autoSpaceDE w:val="0"/>
        <w:autoSpaceDN w:val="0"/>
        <w:adjustRightInd w:val="0"/>
        <w:spacing w:after="120" w:line="24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3521">
        <w:rPr>
          <w:rFonts w:ascii="Times New Roman" w:hAnsi="Times New Roman" w:cs="Times New Roman"/>
          <w:noProof/>
          <w:sz w:val="24"/>
          <w:szCs w:val="24"/>
        </w:rPr>
        <w:t xml:space="preserve">Imansari, N., &amp; Khadiyanta, P. (2015). Penyediaan Hutan Kota dan Taman Kota sebagai Ruang Terbuka Hijau ( RTH ) Publik Menurut Preferensi Masyarakat di Kawasan Pusat Kota Tangerang. </w:t>
      </w:r>
      <w:r w:rsidRPr="00143521">
        <w:rPr>
          <w:rFonts w:ascii="Times New Roman" w:hAnsi="Times New Roman" w:cs="Times New Roman"/>
          <w:i/>
          <w:iCs/>
          <w:noProof/>
          <w:sz w:val="24"/>
          <w:szCs w:val="24"/>
        </w:rPr>
        <w:t>Ruang</w:t>
      </w:r>
      <w:r w:rsidRPr="0014352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43521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143521">
        <w:rPr>
          <w:rFonts w:ascii="Times New Roman" w:hAnsi="Times New Roman" w:cs="Times New Roman"/>
          <w:noProof/>
          <w:sz w:val="24"/>
          <w:szCs w:val="24"/>
        </w:rPr>
        <w:t>(3), 101–110. https://doi.org/HTTP://DX.DOI.ORG/10.14710/HTTP://DX.DOI.ORG/10.14710/RUANG.1.4.101-110</w:t>
      </w:r>
    </w:p>
    <w:p w:rsidR="004D69BC" w:rsidRPr="008745AA" w:rsidRDefault="004D69BC" w:rsidP="004D69BC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745AA">
        <w:rPr>
          <w:rFonts w:ascii="Times New Roman" w:hAnsi="Times New Roman" w:cs="Times New Roman"/>
          <w:noProof/>
          <w:sz w:val="24"/>
          <w:szCs w:val="24"/>
        </w:rPr>
        <w:t xml:space="preserve">Iswanto, D. (2006). Pengaruh Elemen – Elemen Pelengkap Jalur Pedestrian Terhadap Kenyamanan Pejalan Kaki ( Studi Kasus : Penggal Jalan Pandanaran , Dimulai Dari Jalan Randusari Hingga Kawasan Tugu Muda ). </w:t>
      </w:r>
      <w:r w:rsidRPr="008745AA">
        <w:rPr>
          <w:rFonts w:ascii="Times New Roman" w:hAnsi="Times New Roman" w:cs="Times New Roman"/>
          <w:i/>
          <w:iCs/>
          <w:noProof/>
          <w:sz w:val="24"/>
          <w:szCs w:val="24"/>
        </w:rPr>
        <w:t>Jurnal Ilmiah Perancangan Kota Dan Permukiman</w:t>
      </w:r>
      <w:r w:rsidRPr="008745A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745AA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8745AA">
        <w:rPr>
          <w:rFonts w:ascii="Times New Roman" w:hAnsi="Times New Roman" w:cs="Times New Roman"/>
          <w:noProof/>
          <w:sz w:val="24"/>
          <w:szCs w:val="24"/>
        </w:rPr>
        <w:t>(1), 21–29.</w:t>
      </w:r>
    </w:p>
    <w:p w:rsidR="004D69BC" w:rsidRPr="007804DC" w:rsidRDefault="004D69BC" w:rsidP="004D69BC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3521">
        <w:rPr>
          <w:rFonts w:ascii="Times New Roman" w:hAnsi="Times New Roman" w:cs="Times New Roman"/>
          <w:noProof/>
          <w:sz w:val="24"/>
          <w:szCs w:val="24"/>
        </w:rPr>
        <w:t xml:space="preserve">Junaedi, M. F. S. (2005). Pengaruh Kesadaran Lingkungan Pada Niat Beli Produk Hijau : Studi Perilaku Konsumen Berwawasan Lingkungan. </w:t>
      </w:r>
      <w:r w:rsidRPr="00143521">
        <w:rPr>
          <w:rFonts w:ascii="Times New Roman" w:hAnsi="Times New Roman" w:cs="Times New Roman"/>
          <w:i/>
          <w:iCs/>
          <w:noProof/>
          <w:sz w:val="24"/>
          <w:szCs w:val="24"/>
        </w:rPr>
        <w:t>Benefit</w:t>
      </w:r>
      <w:r w:rsidRPr="0014352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43521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>
        <w:rPr>
          <w:rFonts w:ascii="Times New Roman" w:hAnsi="Times New Roman" w:cs="Times New Roman"/>
          <w:noProof/>
          <w:sz w:val="24"/>
          <w:szCs w:val="24"/>
        </w:rPr>
        <w:t>(2), 189–201.</w:t>
      </w:r>
    </w:p>
    <w:p w:rsidR="004D69BC" w:rsidRDefault="004D69BC" w:rsidP="004D69BC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2071B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Karsidi, R. (2007). Pemberdayaan Masyarakat untuk Usaha Kecil dan Mikro (Pengalaman Empiris di Wilayah Surakarta Jawa tengah). </w:t>
      </w:r>
      <w:r w:rsidRPr="002071B2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Jurnal Penyuluhan</w:t>
      </w:r>
      <w:r w:rsidRPr="002071B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, </w:t>
      </w:r>
      <w:r w:rsidRPr="002071B2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3</w:t>
      </w:r>
      <w:r w:rsidRPr="002071B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2), 137–145. https://doi.org/http://dx.doi.org/10.25015/penyuluhan.v3i2.2161</w:t>
      </w:r>
    </w:p>
    <w:p w:rsidR="004D69BC" w:rsidRPr="00143521" w:rsidRDefault="004D69BC" w:rsidP="004D69BC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3521">
        <w:rPr>
          <w:rFonts w:ascii="Times New Roman" w:hAnsi="Times New Roman" w:cs="Times New Roman"/>
          <w:noProof/>
          <w:sz w:val="24"/>
          <w:szCs w:val="24"/>
        </w:rPr>
        <w:t xml:space="preserve">Kurnia, M., &amp; Prasetyo, A. D. (2007). Pengaruh Word of Mouth Communication Terhadap Keputusan Konsumen Umkm Di Area Wisata Kuliner Badaan Kota Magelang. </w:t>
      </w:r>
      <w:r w:rsidRPr="00143521">
        <w:rPr>
          <w:rFonts w:ascii="Times New Roman" w:hAnsi="Times New Roman" w:cs="Times New Roman"/>
          <w:i/>
          <w:iCs/>
          <w:noProof/>
          <w:sz w:val="24"/>
          <w:szCs w:val="24"/>
        </w:rPr>
        <w:t>Universitas Muhammadiyah Magelang</w:t>
      </w:r>
      <w:r w:rsidRPr="00143521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D69BC" w:rsidRPr="007804DC" w:rsidRDefault="004D69BC" w:rsidP="004D69BC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3521">
        <w:rPr>
          <w:rFonts w:ascii="Times New Roman" w:hAnsi="Times New Roman" w:cs="Times New Roman"/>
          <w:noProof/>
          <w:sz w:val="24"/>
          <w:szCs w:val="24"/>
        </w:rPr>
        <w:t xml:space="preserve">Kurniawati, W. (2012). Kota yang Teratur sebagai Kesan Kota yang Baru, </w:t>
      </w:r>
      <w:r w:rsidRPr="00143521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8</w:t>
      </w:r>
      <w:r>
        <w:rPr>
          <w:rFonts w:ascii="Times New Roman" w:hAnsi="Times New Roman" w:cs="Times New Roman"/>
          <w:noProof/>
          <w:sz w:val="24"/>
          <w:szCs w:val="24"/>
        </w:rPr>
        <w:t>(September), 277–283.</w:t>
      </w:r>
    </w:p>
    <w:p w:rsidR="004D69BC" w:rsidRPr="007804DC" w:rsidRDefault="004D69BC" w:rsidP="004D69BC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2071B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Kurniawan, M. T. (2015). </w:t>
      </w:r>
      <w:r w:rsidRPr="007804DC">
        <w:rPr>
          <w:rFonts w:ascii="Times New Roman" w:hAnsi="Times New Roman" w:cs="Times New Roman"/>
          <w:iCs/>
          <w:noProof/>
          <w:color w:val="000000" w:themeColor="text1"/>
          <w:sz w:val="24"/>
          <w:szCs w:val="24"/>
        </w:rPr>
        <w:t>Evaluasi Program Relokasi Pedagang Kaki Lima Dalam Rangka Revitalisasi Banjir Kanal Barat (Bkb) Kota Semarang</w:t>
      </w:r>
      <w:r w:rsidRPr="007804D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.</w:t>
      </w:r>
    </w:p>
    <w:p w:rsidR="004D69BC" w:rsidRPr="002071B2" w:rsidRDefault="004D69BC" w:rsidP="004D69BC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2071B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Lawson, D. (2007). A Gendered Analysis of “Time Poverty”–The Importance of Infrastructure. </w:t>
      </w:r>
      <w:r w:rsidRPr="002071B2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Global Poverty Research Group</w:t>
      </w:r>
      <w:r w:rsidRPr="002071B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. Retrieved from http://www.gprg.org</w:t>
      </w:r>
    </w:p>
    <w:p w:rsidR="004D69BC" w:rsidRPr="002071B2" w:rsidRDefault="004D69BC" w:rsidP="004D69BC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Lulus, R.</w:t>
      </w:r>
      <w:r w:rsidRPr="002071B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P., &amp; Suryawardana, E. (2015). Analisis Dampak Pembangunan Infrastruktur Jalan Terhadap Di Kota Semarang. </w:t>
      </w:r>
      <w:r w:rsidRPr="002071B2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Dinamika Sosbud</w:t>
      </w:r>
      <w:r w:rsidRPr="002071B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, </w:t>
      </w:r>
      <w:r w:rsidRPr="002071B2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17</w:t>
      </w:r>
      <w:r w:rsidRPr="002071B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 82–103.</w:t>
      </w:r>
    </w:p>
    <w:p w:rsidR="004D69BC" w:rsidRPr="002071B2" w:rsidRDefault="004D69BC" w:rsidP="004D69BC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2071B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Permana, R. (2014). Peran Kepemimpinan Kepala Desa dalam Pembangunan di Desa Long Beliu, </w:t>
      </w:r>
      <w:r w:rsidRPr="002071B2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4</w:t>
      </w:r>
      <w:r w:rsidRPr="002071B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2), 994–1006.</w:t>
      </w:r>
    </w:p>
    <w:p w:rsidR="004D69BC" w:rsidRPr="002071B2" w:rsidRDefault="004D69BC" w:rsidP="004D69BC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2071B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Pitoyo. (2017). Komunikasi Simbolik Ridwan Kamil pada Pembangunan Skywalk di Kota Bandung. In </w:t>
      </w:r>
      <w:r w:rsidRPr="002071B2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Wahana Pariwisata &amp; Komunikasi Antar Bangsa</w:t>
      </w:r>
      <w:r w:rsidRPr="002071B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(pp. 106–118).</w:t>
      </w:r>
    </w:p>
    <w:p w:rsidR="004D69BC" w:rsidRPr="002071B2" w:rsidRDefault="004D69BC" w:rsidP="004D69BC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2071B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Prasetyo, R. B., &amp; Firdaus, M. (2009). Pengaruh Infrastruktur pada Pertumbuhan Ekonomi Wilayah di Indonesia. </w:t>
      </w:r>
      <w:r w:rsidRPr="002071B2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Jurnal Ekonomi Dan Kebijakan Pembangunan</w:t>
      </w:r>
      <w:r w:rsidRPr="002071B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, </w:t>
      </w:r>
      <w:r w:rsidRPr="002071B2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2</w:t>
      </w:r>
      <w:r w:rsidRPr="002071B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 222–236.</w:t>
      </w:r>
    </w:p>
    <w:p w:rsidR="004D69BC" w:rsidRDefault="004D69BC" w:rsidP="004D69BC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2071B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Putri, E. R. U. (2013). </w:t>
      </w:r>
      <w:r w:rsidRPr="007804DC">
        <w:rPr>
          <w:rFonts w:ascii="Times New Roman" w:hAnsi="Times New Roman" w:cs="Times New Roman"/>
          <w:iCs/>
          <w:noProof/>
          <w:color w:val="000000" w:themeColor="text1"/>
          <w:sz w:val="24"/>
          <w:szCs w:val="24"/>
        </w:rPr>
        <w:t>Dampak Penataan Kawasan Simpanglima Kota Semarang Terhadap Pendapatan Pedagang Makanan</w:t>
      </w:r>
      <w:r w:rsidRPr="007804D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. </w:t>
      </w:r>
      <w:r w:rsidRPr="002071B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Retrieved from https://www.google.co.id/url?sa=t&amp;rct=j&amp;q=&amp;esrc=s&amp;source=web&amp;cd=3&amp;cad=rja&amp;uact=8&amp;ved=0ahUKEwjz9cGO34jXAhXMvo8KHSGVBBIQFgg4MAI&amp;url=http%3A%2F%2Feprints.undip.ac.id%2F39699%2F1%2FPUTRI.pdf&amp;usg=AOvVaw1hMGDhpSpLGtiEidabWHNv</w:t>
      </w:r>
    </w:p>
    <w:p w:rsidR="004D69BC" w:rsidRPr="007804DC" w:rsidRDefault="004D69BC" w:rsidP="004D69BC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3521">
        <w:rPr>
          <w:rFonts w:ascii="Times New Roman" w:hAnsi="Times New Roman" w:cs="Times New Roman"/>
          <w:noProof/>
          <w:sz w:val="24"/>
          <w:szCs w:val="24"/>
        </w:rPr>
        <w:t xml:space="preserve">Raditya, M. H. (2014). Selfie dan Media Sosial pada Seni sebagai Wujud Eksistensi. </w:t>
      </w:r>
      <w:r w:rsidRPr="00143521">
        <w:rPr>
          <w:rFonts w:ascii="Times New Roman" w:hAnsi="Times New Roman" w:cs="Times New Roman"/>
          <w:i/>
          <w:iCs/>
          <w:noProof/>
          <w:sz w:val="24"/>
          <w:szCs w:val="24"/>
        </w:rPr>
        <w:t>Jurnal Ilmu Sosial Dan Ilmu Politik</w:t>
      </w:r>
      <w:r w:rsidRPr="0014352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43521">
        <w:rPr>
          <w:rFonts w:ascii="Times New Roman" w:hAnsi="Times New Roman" w:cs="Times New Roman"/>
          <w:i/>
          <w:iCs/>
          <w:noProof/>
          <w:sz w:val="24"/>
          <w:szCs w:val="24"/>
        </w:rPr>
        <w:t>18</w:t>
      </w:r>
      <w:r w:rsidRPr="00143521">
        <w:rPr>
          <w:rFonts w:ascii="Times New Roman" w:hAnsi="Times New Roman" w:cs="Times New Roman"/>
          <w:noProof/>
          <w:sz w:val="24"/>
          <w:szCs w:val="24"/>
        </w:rPr>
        <w:t>, 26–38.</w:t>
      </w:r>
    </w:p>
    <w:p w:rsidR="004D69BC" w:rsidRPr="002071B2" w:rsidRDefault="004D69BC" w:rsidP="004D69BC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2071B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Sabarudin. (2014). </w:t>
      </w:r>
      <w:r w:rsidRPr="007804DC">
        <w:rPr>
          <w:rFonts w:ascii="Times New Roman" w:hAnsi="Times New Roman" w:cs="Times New Roman"/>
          <w:iCs/>
          <w:noProof/>
          <w:color w:val="000000" w:themeColor="text1"/>
          <w:sz w:val="24"/>
          <w:szCs w:val="24"/>
        </w:rPr>
        <w:t>Pengaruh Pembangunan Infrastruktur terhadap Pertumbuhan Ekonomi Pulau Sulawesi</w:t>
      </w:r>
      <w:r w:rsidRPr="007804DC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.</w:t>
      </w:r>
    </w:p>
    <w:p w:rsidR="004D69BC" w:rsidRPr="002071B2" w:rsidRDefault="004D69BC" w:rsidP="004D69BC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2071B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Setiawan, A. (2013). Peran Kepala Desa terhadap Swadaya Masyarakat dalam Pembangunan di Desa Bumi Rampak, </w:t>
      </w:r>
      <w:r w:rsidRPr="002071B2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1</w:t>
      </w:r>
      <w:r w:rsidRPr="002071B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3), 1095–1109.</w:t>
      </w:r>
    </w:p>
    <w:p w:rsidR="004D69BC" w:rsidRDefault="004D69BC" w:rsidP="004D69BC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2071B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Setyadi, Y. B. (2007). Pariwisata dan Perubahan Nilai-Nilai Sosial Budaya berdasarkan Lingkungan Tradisi pada Masyarakat Bali. </w:t>
      </w:r>
      <w:r w:rsidRPr="002071B2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Penelitian Humaniora</w:t>
      </w:r>
      <w:r w:rsidRPr="002071B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, </w:t>
      </w:r>
      <w:r w:rsidRPr="002071B2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8</w:t>
      </w:r>
      <w:r w:rsidRPr="002071B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1960), 97–109.</w:t>
      </w:r>
    </w:p>
    <w:p w:rsidR="004D69BC" w:rsidRPr="00143521" w:rsidRDefault="004D69BC" w:rsidP="004D69BC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3521">
        <w:rPr>
          <w:rFonts w:ascii="Times New Roman" w:hAnsi="Times New Roman" w:cs="Times New Roman"/>
          <w:noProof/>
          <w:sz w:val="24"/>
          <w:szCs w:val="24"/>
        </w:rPr>
        <w:t xml:space="preserve">Soebiyantoro, U. (2009). Pengaruh Ketersediaan Sarana Prasarana, Sarana Transportasi terhadap Kepuasan Wisatawan. </w:t>
      </w:r>
      <w:r w:rsidRPr="00143521">
        <w:rPr>
          <w:rFonts w:ascii="Times New Roman" w:hAnsi="Times New Roman" w:cs="Times New Roman"/>
          <w:i/>
          <w:iCs/>
          <w:noProof/>
          <w:sz w:val="24"/>
          <w:szCs w:val="24"/>
        </w:rPr>
        <w:t>Jurnal Manajemen Pemasaran</w:t>
      </w:r>
      <w:r w:rsidRPr="0014352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43521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143521">
        <w:rPr>
          <w:rFonts w:ascii="Times New Roman" w:hAnsi="Times New Roman" w:cs="Times New Roman"/>
          <w:noProof/>
          <w:sz w:val="24"/>
          <w:szCs w:val="24"/>
        </w:rPr>
        <w:t>, pp.16-22. https://doi.org/10.9744/pemasaran.4.1.pp. 16-22</w:t>
      </w:r>
    </w:p>
    <w:p w:rsidR="004D69BC" w:rsidRPr="00143521" w:rsidRDefault="004D69BC" w:rsidP="004D69BC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3521">
        <w:rPr>
          <w:rFonts w:ascii="Times New Roman" w:hAnsi="Times New Roman" w:cs="Times New Roman"/>
          <w:noProof/>
          <w:sz w:val="24"/>
          <w:szCs w:val="24"/>
        </w:rPr>
        <w:t xml:space="preserve">Sukmawati, K. (2011). Pengaruh Kualitas Layanan, Harga, Dan Kepuasan Pelanggan Terhadap Loyalitas Pelanggan Jasa Transportasi Kereta Api Eksekutif. </w:t>
      </w:r>
      <w:r w:rsidRPr="00143521">
        <w:rPr>
          <w:rFonts w:ascii="Times New Roman" w:hAnsi="Times New Roman" w:cs="Times New Roman"/>
          <w:i/>
          <w:iCs/>
          <w:noProof/>
          <w:sz w:val="24"/>
          <w:szCs w:val="24"/>
        </w:rPr>
        <w:t>Manajemen</w:t>
      </w:r>
      <w:r w:rsidRPr="00143521">
        <w:rPr>
          <w:rFonts w:ascii="Times New Roman" w:hAnsi="Times New Roman" w:cs="Times New Roman"/>
          <w:noProof/>
          <w:sz w:val="24"/>
          <w:szCs w:val="24"/>
        </w:rPr>
        <w:t>, (1993).</w:t>
      </w:r>
    </w:p>
    <w:p w:rsidR="004D69BC" w:rsidRDefault="004D69BC" w:rsidP="004D69BC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43521">
        <w:rPr>
          <w:rFonts w:ascii="Times New Roman" w:hAnsi="Times New Roman" w:cs="Times New Roman"/>
          <w:noProof/>
          <w:sz w:val="24"/>
          <w:szCs w:val="24"/>
        </w:rPr>
        <w:t xml:space="preserve">Suryani, A. I. (2016). Strategi Pengembangan Pariwisata Lokal. </w:t>
      </w:r>
      <w:r w:rsidRPr="00143521">
        <w:rPr>
          <w:rFonts w:ascii="Times New Roman" w:hAnsi="Times New Roman" w:cs="Times New Roman"/>
          <w:i/>
          <w:iCs/>
          <w:noProof/>
          <w:sz w:val="24"/>
          <w:szCs w:val="24"/>
        </w:rPr>
        <w:t>Ade Irma Suryani</w:t>
      </w:r>
      <w:r w:rsidRPr="0014352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43521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143521">
        <w:rPr>
          <w:rFonts w:ascii="Times New Roman" w:hAnsi="Times New Roman" w:cs="Times New Roman"/>
          <w:noProof/>
          <w:sz w:val="24"/>
          <w:szCs w:val="24"/>
        </w:rPr>
        <w:t>(1), 11. Retrieved from https://www.neliti.com/id/publications/131668/strategi-pengembangan-</w:t>
      </w:r>
      <w:r w:rsidRPr="00143521">
        <w:rPr>
          <w:rFonts w:ascii="Times New Roman" w:hAnsi="Times New Roman" w:cs="Times New Roman"/>
          <w:noProof/>
          <w:sz w:val="24"/>
          <w:szCs w:val="24"/>
        </w:rPr>
        <w:lastRenderedPageBreak/>
        <w:t>pariwisata-lokal%0Ahttp://ejournal.stkip-pgri-sumbar.ac.id/index.php/spasial/article/view/1595/902</w:t>
      </w:r>
    </w:p>
    <w:p w:rsidR="004D69BC" w:rsidRPr="002071B2" w:rsidRDefault="004D69BC" w:rsidP="004D69BC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2071B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Sugiyama, Y. (1965). On the social change of hanuman langurs (</w:t>
      </w:r>
      <w:r w:rsidRPr="002071B2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Presbytis entellus</w:t>
      </w:r>
      <w:r w:rsidRPr="002071B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) in their natural condition. </w:t>
      </w:r>
      <w:r w:rsidRPr="002071B2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Primates</w:t>
      </w:r>
      <w:r w:rsidRPr="002071B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, </w:t>
      </w:r>
      <w:r w:rsidRPr="002071B2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6</w:t>
      </w:r>
      <w:r w:rsidRPr="002071B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SuGIYAMA), 381–418. Retrieved from internal-pdf:/Sugiyama, 1965.pdf</w:t>
      </w:r>
    </w:p>
    <w:p w:rsidR="004D69BC" w:rsidRPr="007804DC" w:rsidRDefault="004D69BC" w:rsidP="004D69BC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2071B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Susilatri, Tanjung, A. R., &amp; Pebrina, S. (2010). Jurnal Ekonomi Volume 18, Nomor 2 Juni 2010. </w:t>
      </w:r>
      <w:r w:rsidRPr="002071B2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Jurnal Ekonomi Volume 18, Nomor 2 Juni 2010</w:t>
      </w:r>
      <w:r w:rsidRPr="002071B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, </w:t>
      </w:r>
      <w:r w:rsidRPr="002071B2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18</w:t>
      </w:r>
      <w:r w:rsidRPr="002071B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, 133–141.</w:t>
      </w:r>
    </w:p>
    <w:p w:rsidR="004D69BC" w:rsidRPr="007804DC" w:rsidRDefault="004D69BC" w:rsidP="004D69BC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143521">
        <w:rPr>
          <w:rFonts w:ascii="Times New Roman" w:hAnsi="Times New Roman" w:cs="Times New Roman"/>
          <w:noProof/>
          <w:sz w:val="24"/>
          <w:szCs w:val="24"/>
        </w:rPr>
        <w:t xml:space="preserve">Wisnu, S., &amp; Haripradianto, T. (2007). Perancangan Kembali Pasar Tawangmangu di Kota Malang, </w:t>
      </w:r>
      <w:r w:rsidRPr="00143521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>
        <w:rPr>
          <w:rFonts w:ascii="Times New Roman" w:hAnsi="Times New Roman" w:cs="Times New Roman"/>
          <w:noProof/>
          <w:sz w:val="24"/>
          <w:szCs w:val="24"/>
        </w:rPr>
        <w:t>(169), 1–8</w:t>
      </w:r>
    </w:p>
    <w:p w:rsidR="004D69BC" w:rsidRDefault="004D69BC" w:rsidP="004D69BC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2071B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Zunaidi, M. (2013). Kehidupan Sosial Ekonomi Pedagang Di Pasar Tradisional Pasca Relokasi Dan Pembangunan Pasar Modern. </w:t>
      </w:r>
      <w:r w:rsidRPr="002071B2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Jurnal Sosiologi Islam</w:t>
      </w:r>
      <w:r w:rsidRPr="002071B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, </w:t>
      </w:r>
      <w:r w:rsidRPr="002071B2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3</w:t>
      </w:r>
      <w:r w:rsidRPr="002071B2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1), 51–64.</w:t>
      </w:r>
    </w:p>
    <w:p w:rsidR="007C7FE7" w:rsidRDefault="007C7FE7" w:rsidP="004D69BC">
      <w:pPr>
        <w:widowControl w:val="0"/>
        <w:autoSpaceDE w:val="0"/>
        <w:autoSpaceDN w:val="0"/>
        <w:adjustRightInd w:val="0"/>
        <w:spacing w:after="120" w:line="240" w:lineRule="auto"/>
        <w:ind w:left="480" w:hanging="48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</w:p>
    <w:p w:rsidR="004D69BC" w:rsidRPr="002071B2" w:rsidRDefault="004D69BC" w:rsidP="004D69BC">
      <w:pPr>
        <w:spacing w:after="120" w:line="240" w:lineRule="auto"/>
        <w:ind w:left="567" w:hanging="567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2071B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7C7FE7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umber Lain</w:t>
      </w:r>
      <w:r w:rsidRPr="002071B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:</w:t>
      </w:r>
    </w:p>
    <w:p w:rsidR="004D69BC" w:rsidRPr="007C7FE7" w:rsidRDefault="004D69BC" w:rsidP="004D69BC">
      <w:pPr>
        <w:spacing w:after="120" w:line="240" w:lineRule="auto"/>
        <w:ind w:left="567" w:hanging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7C7FE7">
        <w:rPr>
          <w:rFonts w:ascii="Times New Roman" w:hAnsi="Times New Roman" w:cs="Times New Roman"/>
          <w:color w:val="000000" w:themeColor="text1"/>
          <w:sz w:val="24"/>
          <w:szCs w:val="24"/>
        </w:rPr>
        <w:t>Rosadi, Dian. (2017). “</w:t>
      </w:r>
      <w:r w:rsidRPr="007C7FE7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Ini Teras Cihampelas, tempat Relokasi untuk PKL Cihampelas</w:t>
      </w:r>
      <w:r w:rsidRPr="007C7FE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”. Tanggal akses 30 April 2017. Tersedia: </w:t>
      </w:r>
      <w:hyperlink r:id="rId8" w:history="1">
        <w:r w:rsidRPr="007C7FE7">
          <w:rPr>
            <w:rStyle w:val="Hyperlink"/>
            <w:rFonts w:ascii="Times New Roman" w:hAnsi="Times New Roman" w:cs="Times New Roman"/>
            <w:color w:val="000000" w:themeColor="text1"/>
            <w:sz w:val="24"/>
            <w:szCs w:val="24"/>
            <w:u w:val="none"/>
          </w:rPr>
          <w:t>https://bandung.merdeka.com/halo-bandung/ini-teras-cihampelas-tempat-relokasi-untuk-pkl-cihampelas-170131r.html</w:t>
        </w:r>
      </w:hyperlink>
    </w:p>
    <w:p w:rsidR="004D69BC" w:rsidRPr="00822605" w:rsidRDefault="004D69BC" w:rsidP="001A1748">
      <w:pPr>
        <w:spacing w:after="120" w:line="24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C7FE7">
        <w:rPr>
          <w:rFonts w:ascii="Times New Roman" w:hAnsi="Times New Roman" w:cs="Times New Roman"/>
          <w:color w:val="000000" w:themeColor="text1"/>
          <w:sz w:val="24"/>
          <w:szCs w:val="24"/>
        </w:rPr>
        <w:t>Marina, J. (2017). “</w:t>
      </w:r>
      <w:r w:rsidRPr="007C7FE7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Teras Cihampelas, Ikon Wisata Baru di Bandung</w:t>
      </w:r>
      <w:r w:rsidRPr="007C7FE7">
        <w:rPr>
          <w:rFonts w:ascii="Times New Roman" w:hAnsi="Times New Roman" w:cs="Times New Roman"/>
          <w:color w:val="000000" w:themeColor="text1"/>
          <w:sz w:val="24"/>
          <w:szCs w:val="24"/>
        </w:rPr>
        <w:t>”. Tanggal</w:t>
      </w:r>
      <w:r w:rsidRPr="002071B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kses 3 Januari 2017. Tersedia di : http://www.wisatabdg.com/2017/01/teras-cihampelas-bakal-jadi-ikon-wisata.</w:t>
      </w:r>
      <w:r w:rsidR="001A1748">
        <w:rPr>
          <w:rFonts w:ascii="Times New Roman" w:hAnsi="Times New Roman" w:cs="Times New Roman"/>
          <w:color w:val="000000" w:themeColor="text1"/>
          <w:sz w:val="24"/>
          <w:szCs w:val="24"/>
        </w:rPr>
        <w:t>htm</w:t>
      </w:r>
    </w:p>
    <w:sectPr w:rsidR="004D69BC" w:rsidRPr="00822605" w:rsidSect="00F43B89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pgSz w:w="11906" w:h="16838"/>
      <w:pgMar w:top="1701" w:right="1701" w:bottom="1701" w:left="2268" w:header="709" w:footer="709" w:gutter="0"/>
      <w:pgNumType w:start="85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9003CB" w:rsidRDefault="009003CB" w:rsidP="00A75DCB">
      <w:pPr>
        <w:spacing w:after="0" w:line="240" w:lineRule="auto"/>
      </w:pPr>
      <w:r>
        <w:separator/>
      </w:r>
    </w:p>
  </w:endnote>
  <w:endnote w:type="continuationSeparator" w:id="0">
    <w:p w:rsidR="009003CB" w:rsidRDefault="009003CB" w:rsidP="00A75DC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Trebuchet MS">
    <w:panose1 w:val="020B0603020202020204"/>
    <w:charset w:val="00"/>
    <w:family w:val="swiss"/>
    <w:pitch w:val="variable"/>
    <w:sig w:usb0="00000287" w:usb1="00000003" w:usb2="00000000" w:usb3="00000000" w:csb0="0000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TimesNewRoman">
    <w:altName w:val="Times New Roman"/>
    <w:panose1 w:val="00000000000000000000"/>
    <w:charset w:val="00"/>
    <w:family w:val="roman"/>
    <w:notTrueType/>
    <w:pitch w:val="default"/>
  </w:font>
  <w:font w:name="Times-Italic">
    <w:altName w:val="Times New Roman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6352E9" w:rsidRDefault="006352E9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6352E9" w:rsidRDefault="006352E9" w:rsidP="006352E9">
    <w:pPr>
      <w:autoSpaceDE w:val="0"/>
      <w:autoSpaceDN w:val="0"/>
      <w:adjustRightInd w:val="0"/>
      <w:spacing w:after="0" w:line="360" w:lineRule="auto"/>
      <w:rPr>
        <w:rFonts w:ascii="Trebuchet MS" w:hAnsi="Trebuchet MS" w:cs="Trebuchet MS"/>
        <w:b/>
        <w:bCs/>
        <w:color w:val="000000"/>
        <w:sz w:val="18"/>
        <w:szCs w:val="18"/>
      </w:rPr>
    </w:pPr>
    <w:r w:rsidRPr="00BF4866">
      <w:rPr>
        <w:rFonts w:ascii="Trebuchet MS" w:hAnsi="Trebuchet MS" w:cs="Trebuchet MS"/>
        <w:b/>
        <w:bCs/>
        <w:color w:val="000000"/>
        <w:sz w:val="18"/>
        <w:szCs w:val="18"/>
      </w:rPr>
      <w:t>Afriana Nur Hidayat</w:t>
    </w:r>
    <w:r>
      <w:rPr>
        <w:rFonts w:ascii="Trebuchet MS" w:hAnsi="Trebuchet MS" w:cs="Trebuchet MS"/>
        <w:b/>
        <w:bCs/>
        <w:color w:val="000000"/>
        <w:sz w:val="18"/>
        <w:szCs w:val="18"/>
      </w:rPr>
      <w:t>, 2018</w:t>
    </w:r>
  </w:p>
  <w:p w:rsidR="006352E9" w:rsidRDefault="006352E9" w:rsidP="006352E9">
    <w:pPr>
      <w:autoSpaceDE w:val="0"/>
      <w:autoSpaceDN w:val="0"/>
      <w:adjustRightInd w:val="0"/>
      <w:spacing w:after="0" w:line="360" w:lineRule="auto"/>
      <w:rPr>
        <w:rFonts w:ascii="Trebuchet MS" w:hAnsi="Trebuchet MS" w:cs="Trebuchet MS"/>
        <w:i/>
        <w:iCs/>
        <w:color w:val="000000"/>
        <w:sz w:val="18"/>
        <w:szCs w:val="18"/>
      </w:rPr>
    </w:pPr>
    <w:r w:rsidRPr="00BF4866">
      <w:rPr>
        <w:rFonts w:ascii="Trebuchet MS" w:hAnsi="Trebuchet MS" w:cs="Trebuchet MS"/>
        <w:i/>
        <w:iCs/>
        <w:color w:val="000000"/>
        <w:sz w:val="18"/>
        <w:szCs w:val="18"/>
      </w:rPr>
      <w:t>PENGAR</w:t>
    </w:r>
    <w:r>
      <w:rPr>
        <w:rFonts w:ascii="Trebuchet MS" w:hAnsi="Trebuchet MS" w:cs="Trebuchet MS"/>
        <w:i/>
        <w:iCs/>
        <w:color w:val="000000"/>
        <w:sz w:val="18"/>
        <w:szCs w:val="18"/>
      </w:rPr>
      <w:t xml:space="preserve">UH PEMBANGUNAN TERAS CIHAMPELAS </w:t>
    </w:r>
    <w:r w:rsidRPr="00BF4866">
      <w:rPr>
        <w:rFonts w:ascii="Trebuchet MS" w:hAnsi="Trebuchet MS" w:cs="Trebuchet MS"/>
        <w:i/>
        <w:iCs/>
        <w:color w:val="000000"/>
        <w:sz w:val="18"/>
        <w:szCs w:val="18"/>
      </w:rPr>
      <w:t>TERHADAP PEMBENTUKKAN NILAI SOSIAL PENGUNJUNG</w:t>
    </w:r>
  </w:p>
  <w:p w:rsidR="0073045C" w:rsidRPr="006352E9" w:rsidRDefault="006352E9" w:rsidP="006352E9">
    <w:pPr>
      <w:autoSpaceDE w:val="0"/>
      <w:autoSpaceDN w:val="0"/>
      <w:adjustRightInd w:val="0"/>
      <w:spacing w:after="0" w:line="360" w:lineRule="auto"/>
      <w:rPr>
        <w:rFonts w:ascii="Trebuchet MS" w:hAnsi="Trebuchet MS" w:cs="Trebuchet MS"/>
        <w:b/>
        <w:bCs/>
        <w:color w:val="000000"/>
        <w:sz w:val="18"/>
        <w:szCs w:val="18"/>
      </w:rPr>
    </w:pPr>
    <w:r>
      <w:rPr>
        <w:rFonts w:ascii="Trebuchet MS" w:hAnsi="Trebuchet MS" w:cs="Trebuchet MS"/>
        <w:color w:val="000000"/>
        <w:sz w:val="18"/>
        <w:szCs w:val="18"/>
      </w:rPr>
      <w:t xml:space="preserve">Universitas Pendidikan Indonesia </w:t>
    </w:r>
    <w:r>
      <w:rPr>
        <w:rFonts w:ascii="Trebuchet MS" w:hAnsi="Trebuchet MS" w:cs="Trebuchet MS"/>
        <w:color w:val="FFC000"/>
        <w:sz w:val="18"/>
        <w:szCs w:val="18"/>
      </w:rPr>
      <w:t>|</w:t>
    </w:r>
    <w:r>
      <w:rPr>
        <w:rFonts w:ascii="Trebuchet MS" w:hAnsi="Trebuchet MS" w:cs="Trebuchet MS"/>
        <w:color w:val="000000"/>
        <w:sz w:val="18"/>
        <w:szCs w:val="18"/>
      </w:rPr>
      <w:t xml:space="preserve"> repository.upi.edu </w:t>
    </w:r>
    <w:r>
      <w:rPr>
        <w:rFonts w:ascii="Trebuchet MS" w:hAnsi="Trebuchet MS" w:cs="Trebuchet MS"/>
        <w:color w:val="FFC000"/>
        <w:sz w:val="18"/>
        <w:szCs w:val="18"/>
      </w:rPr>
      <w:t>|</w:t>
    </w:r>
    <w:r>
      <w:rPr>
        <w:rFonts w:ascii="Trebuchet MS" w:hAnsi="Trebuchet MS" w:cs="Trebuchet MS"/>
        <w:color w:val="000000"/>
        <w:sz w:val="18"/>
        <w:szCs w:val="18"/>
      </w:rPr>
      <w:t xml:space="preserve"> perpustakaan.upi.edu</w:t>
    </w:r>
    <w:bookmarkStart w:id="0" w:name="_GoBack"/>
    <w:bookmarkEnd w:id="0"/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6352E9" w:rsidRDefault="006352E9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9003CB" w:rsidRDefault="009003CB" w:rsidP="00A75DCB">
      <w:pPr>
        <w:spacing w:after="0" w:line="240" w:lineRule="auto"/>
      </w:pPr>
      <w:r>
        <w:separator/>
      </w:r>
    </w:p>
  </w:footnote>
  <w:footnote w:type="continuationSeparator" w:id="0">
    <w:p w:rsidR="009003CB" w:rsidRDefault="009003CB" w:rsidP="00A75DC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6352E9" w:rsidRDefault="006352E9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3096A" w:rsidRDefault="0013096A">
    <w:pPr>
      <w:pStyle w:val="Header"/>
      <w:jc w:val="right"/>
    </w:pPr>
  </w:p>
  <w:p w:rsidR="0013096A" w:rsidRDefault="0013096A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6352E9" w:rsidRDefault="006352E9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9513FD"/>
    <w:multiLevelType w:val="hybridMultilevel"/>
    <w:tmpl w:val="D32CE15E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22611FB"/>
    <w:multiLevelType w:val="hybridMultilevel"/>
    <w:tmpl w:val="4566B1B4"/>
    <w:lvl w:ilvl="0" w:tplc="F9943150">
      <w:start w:val="1"/>
      <w:numFmt w:val="lowerLetter"/>
      <w:lvlText w:val="%1."/>
      <w:lvlJc w:val="left"/>
      <w:pPr>
        <w:ind w:left="128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007" w:hanging="360"/>
      </w:pPr>
    </w:lvl>
    <w:lvl w:ilvl="2" w:tplc="0421001B" w:tentative="1">
      <w:start w:val="1"/>
      <w:numFmt w:val="lowerRoman"/>
      <w:lvlText w:val="%3."/>
      <w:lvlJc w:val="right"/>
      <w:pPr>
        <w:ind w:left="2727" w:hanging="180"/>
      </w:pPr>
    </w:lvl>
    <w:lvl w:ilvl="3" w:tplc="0421000F" w:tentative="1">
      <w:start w:val="1"/>
      <w:numFmt w:val="decimal"/>
      <w:lvlText w:val="%4."/>
      <w:lvlJc w:val="left"/>
      <w:pPr>
        <w:ind w:left="3447" w:hanging="360"/>
      </w:pPr>
    </w:lvl>
    <w:lvl w:ilvl="4" w:tplc="04210019" w:tentative="1">
      <w:start w:val="1"/>
      <w:numFmt w:val="lowerLetter"/>
      <w:lvlText w:val="%5."/>
      <w:lvlJc w:val="left"/>
      <w:pPr>
        <w:ind w:left="4167" w:hanging="360"/>
      </w:pPr>
    </w:lvl>
    <w:lvl w:ilvl="5" w:tplc="0421001B" w:tentative="1">
      <w:start w:val="1"/>
      <w:numFmt w:val="lowerRoman"/>
      <w:lvlText w:val="%6."/>
      <w:lvlJc w:val="right"/>
      <w:pPr>
        <w:ind w:left="4887" w:hanging="180"/>
      </w:pPr>
    </w:lvl>
    <w:lvl w:ilvl="6" w:tplc="0421000F" w:tentative="1">
      <w:start w:val="1"/>
      <w:numFmt w:val="decimal"/>
      <w:lvlText w:val="%7."/>
      <w:lvlJc w:val="left"/>
      <w:pPr>
        <w:ind w:left="5607" w:hanging="360"/>
      </w:pPr>
    </w:lvl>
    <w:lvl w:ilvl="7" w:tplc="04210019" w:tentative="1">
      <w:start w:val="1"/>
      <w:numFmt w:val="lowerLetter"/>
      <w:lvlText w:val="%8."/>
      <w:lvlJc w:val="left"/>
      <w:pPr>
        <w:ind w:left="6327" w:hanging="360"/>
      </w:pPr>
    </w:lvl>
    <w:lvl w:ilvl="8" w:tplc="0421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2">
    <w:nsid w:val="05B11391"/>
    <w:multiLevelType w:val="hybridMultilevel"/>
    <w:tmpl w:val="ECAAD250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9135A23"/>
    <w:multiLevelType w:val="hybridMultilevel"/>
    <w:tmpl w:val="691A62BE"/>
    <w:lvl w:ilvl="0" w:tplc="ACFCC77C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647" w:hanging="360"/>
      </w:pPr>
    </w:lvl>
    <w:lvl w:ilvl="2" w:tplc="0421001B" w:tentative="1">
      <w:start w:val="1"/>
      <w:numFmt w:val="lowerRoman"/>
      <w:lvlText w:val="%3."/>
      <w:lvlJc w:val="right"/>
      <w:pPr>
        <w:ind w:left="2367" w:hanging="180"/>
      </w:pPr>
    </w:lvl>
    <w:lvl w:ilvl="3" w:tplc="0421000F" w:tentative="1">
      <w:start w:val="1"/>
      <w:numFmt w:val="decimal"/>
      <w:lvlText w:val="%4."/>
      <w:lvlJc w:val="left"/>
      <w:pPr>
        <w:ind w:left="3087" w:hanging="360"/>
      </w:pPr>
    </w:lvl>
    <w:lvl w:ilvl="4" w:tplc="04210019" w:tentative="1">
      <w:start w:val="1"/>
      <w:numFmt w:val="lowerLetter"/>
      <w:lvlText w:val="%5."/>
      <w:lvlJc w:val="left"/>
      <w:pPr>
        <w:ind w:left="3807" w:hanging="360"/>
      </w:pPr>
    </w:lvl>
    <w:lvl w:ilvl="5" w:tplc="0421001B" w:tentative="1">
      <w:start w:val="1"/>
      <w:numFmt w:val="lowerRoman"/>
      <w:lvlText w:val="%6."/>
      <w:lvlJc w:val="right"/>
      <w:pPr>
        <w:ind w:left="4527" w:hanging="180"/>
      </w:pPr>
    </w:lvl>
    <w:lvl w:ilvl="6" w:tplc="0421000F" w:tentative="1">
      <w:start w:val="1"/>
      <w:numFmt w:val="decimal"/>
      <w:lvlText w:val="%7."/>
      <w:lvlJc w:val="left"/>
      <w:pPr>
        <w:ind w:left="5247" w:hanging="360"/>
      </w:pPr>
    </w:lvl>
    <w:lvl w:ilvl="7" w:tplc="04210019" w:tentative="1">
      <w:start w:val="1"/>
      <w:numFmt w:val="lowerLetter"/>
      <w:lvlText w:val="%8."/>
      <w:lvlJc w:val="left"/>
      <w:pPr>
        <w:ind w:left="5967" w:hanging="360"/>
      </w:pPr>
    </w:lvl>
    <w:lvl w:ilvl="8" w:tplc="0421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4">
    <w:nsid w:val="0C16535B"/>
    <w:multiLevelType w:val="hybridMultilevel"/>
    <w:tmpl w:val="07E63FDC"/>
    <w:lvl w:ilvl="0" w:tplc="04210011">
      <w:start w:val="1"/>
      <w:numFmt w:val="decimal"/>
      <w:lvlText w:val="%1)"/>
      <w:lvlJc w:val="left"/>
      <w:pPr>
        <w:ind w:left="1920" w:hanging="360"/>
      </w:pPr>
    </w:lvl>
    <w:lvl w:ilvl="1" w:tplc="04210019" w:tentative="1">
      <w:start w:val="1"/>
      <w:numFmt w:val="lowerLetter"/>
      <w:lvlText w:val="%2."/>
      <w:lvlJc w:val="left"/>
      <w:pPr>
        <w:ind w:left="2640" w:hanging="360"/>
      </w:pPr>
    </w:lvl>
    <w:lvl w:ilvl="2" w:tplc="0421001B" w:tentative="1">
      <w:start w:val="1"/>
      <w:numFmt w:val="lowerRoman"/>
      <w:lvlText w:val="%3."/>
      <w:lvlJc w:val="right"/>
      <w:pPr>
        <w:ind w:left="3360" w:hanging="180"/>
      </w:pPr>
    </w:lvl>
    <w:lvl w:ilvl="3" w:tplc="0421000F" w:tentative="1">
      <w:start w:val="1"/>
      <w:numFmt w:val="decimal"/>
      <w:lvlText w:val="%4."/>
      <w:lvlJc w:val="left"/>
      <w:pPr>
        <w:ind w:left="4080" w:hanging="360"/>
      </w:pPr>
    </w:lvl>
    <w:lvl w:ilvl="4" w:tplc="04210019" w:tentative="1">
      <w:start w:val="1"/>
      <w:numFmt w:val="lowerLetter"/>
      <w:lvlText w:val="%5."/>
      <w:lvlJc w:val="left"/>
      <w:pPr>
        <w:ind w:left="4800" w:hanging="360"/>
      </w:pPr>
    </w:lvl>
    <w:lvl w:ilvl="5" w:tplc="0421001B" w:tentative="1">
      <w:start w:val="1"/>
      <w:numFmt w:val="lowerRoman"/>
      <w:lvlText w:val="%6."/>
      <w:lvlJc w:val="right"/>
      <w:pPr>
        <w:ind w:left="5520" w:hanging="180"/>
      </w:pPr>
    </w:lvl>
    <w:lvl w:ilvl="6" w:tplc="0421000F" w:tentative="1">
      <w:start w:val="1"/>
      <w:numFmt w:val="decimal"/>
      <w:lvlText w:val="%7."/>
      <w:lvlJc w:val="left"/>
      <w:pPr>
        <w:ind w:left="6240" w:hanging="360"/>
      </w:pPr>
    </w:lvl>
    <w:lvl w:ilvl="7" w:tplc="04210019" w:tentative="1">
      <w:start w:val="1"/>
      <w:numFmt w:val="lowerLetter"/>
      <w:lvlText w:val="%8."/>
      <w:lvlJc w:val="left"/>
      <w:pPr>
        <w:ind w:left="6960" w:hanging="360"/>
      </w:pPr>
    </w:lvl>
    <w:lvl w:ilvl="8" w:tplc="0421001B" w:tentative="1">
      <w:start w:val="1"/>
      <w:numFmt w:val="lowerRoman"/>
      <w:lvlText w:val="%9."/>
      <w:lvlJc w:val="right"/>
      <w:pPr>
        <w:ind w:left="7680" w:hanging="180"/>
      </w:pPr>
    </w:lvl>
  </w:abstractNum>
  <w:abstractNum w:abstractNumId="5">
    <w:nsid w:val="0C4A11E1"/>
    <w:multiLevelType w:val="hybridMultilevel"/>
    <w:tmpl w:val="18BC30C6"/>
    <w:lvl w:ilvl="0" w:tplc="0421000F">
      <w:start w:val="1"/>
      <w:numFmt w:val="decimal"/>
      <w:lvlText w:val="%1."/>
      <w:lvlJc w:val="left"/>
      <w:pPr>
        <w:ind w:left="1571" w:hanging="360"/>
      </w:pPr>
    </w:lvl>
    <w:lvl w:ilvl="1" w:tplc="04210019" w:tentative="1">
      <w:start w:val="1"/>
      <w:numFmt w:val="lowerLetter"/>
      <w:lvlText w:val="%2."/>
      <w:lvlJc w:val="left"/>
      <w:pPr>
        <w:ind w:left="2291" w:hanging="360"/>
      </w:pPr>
    </w:lvl>
    <w:lvl w:ilvl="2" w:tplc="0421001B">
      <w:start w:val="1"/>
      <w:numFmt w:val="lowerRoman"/>
      <w:lvlText w:val="%3."/>
      <w:lvlJc w:val="right"/>
      <w:pPr>
        <w:ind w:left="3011" w:hanging="180"/>
      </w:pPr>
    </w:lvl>
    <w:lvl w:ilvl="3" w:tplc="0421000F" w:tentative="1">
      <w:start w:val="1"/>
      <w:numFmt w:val="decimal"/>
      <w:lvlText w:val="%4."/>
      <w:lvlJc w:val="left"/>
      <w:pPr>
        <w:ind w:left="3731" w:hanging="360"/>
      </w:pPr>
    </w:lvl>
    <w:lvl w:ilvl="4" w:tplc="04210019" w:tentative="1">
      <w:start w:val="1"/>
      <w:numFmt w:val="lowerLetter"/>
      <w:lvlText w:val="%5."/>
      <w:lvlJc w:val="left"/>
      <w:pPr>
        <w:ind w:left="4451" w:hanging="360"/>
      </w:pPr>
    </w:lvl>
    <w:lvl w:ilvl="5" w:tplc="0421001B" w:tentative="1">
      <w:start w:val="1"/>
      <w:numFmt w:val="lowerRoman"/>
      <w:lvlText w:val="%6."/>
      <w:lvlJc w:val="right"/>
      <w:pPr>
        <w:ind w:left="5171" w:hanging="180"/>
      </w:pPr>
    </w:lvl>
    <w:lvl w:ilvl="6" w:tplc="0421000F" w:tentative="1">
      <w:start w:val="1"/>
      <w:numFmt w:val="decimal"/>
      <w:lvlText w:val="%7."/>
      <w:lvlJc w:val="left"/>
      <w:pPr>
        <w:ind w:left="5891" w:hanging="360"/>
      </w:pPr>
    </w:lvl>
    <w:lvl w:ilvl="7" w:tplc="04210019" w:tentative="1">
      <w:start w:val="1"/>
      <w:numFmt w:val="lowerLetter"/>
      <w:lvlText w:val="%8."/>
      <w:lvlJc w:val="left"/>
      <w:pPr>
        <w:ind w:left="6611" w:hanging="360"/>
      </w:pPr>
    </w:lvl>
    <w:lvl w:ilvl="8" w:tplc="0421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6">
    <w:nsid w:val="110A6FB9"/>
    <w:multiLevelType w:val="hybridMultilevel"/>
    <w:tmpl w:val="F50A4C3C"/>
    <w:lvl w:ilvl="0" w:tplc="0C8A5B48">
      <w:start w:val="1"/>
      <w:numFmt w:val="decimal"/>
      <w:lvlText w:val="%1."/>
      <w:lvlJc w:val="left"/>
      <w:pPr>
        <w:ind w:left="1069" w:hanging="360"/>
      </w:pPr>
      <w:rPr>
        <w:rFonts w:hint="default"/>
        <w:b w:val="0"/>
      </w:rPr>
    </w:lvl>
    <w:lvl w:ilvl="1" w:tplc="04210019">
      <w:start w:val="1"/>
      <w:numFmt w:val="lowerLetter"/>
      <w:lvlText w:val="%2."/>
      <w:lvlJc w:val="left"/>
      <w:pPr>
        <w:ind w:left="1789" w:hanging="360"/>
      </w:pPr>
    </w:lvl>
    <w:lvl w:ilvl="2" w:tplc="0421001B" w:tentative="1">
      <w:start w:val="1"/>
      <w:numFmt w:val="lowerRoman"/>
      <w:lvlText w:val="%3."/>
      <w:lvlJc w:val="right"/>
      <w:pPr>
        <w:ind w:left="2509" w:hanging="180"/>
      </w:pPr>
    </w:lvl>
    <w:lvl w:ilvl="3" w:tplc="0421000F" w:tentative="1">
      <w:start w:val="1"/>
      <w:numFmt w:val="decimal"/>
      <w:lvlText w:val="%4."/>
      <w:lvlJc w:val="left"/>
      <w:pPr>
        <w:ind w:left="3229" w:hanging="360"/>
      </w:pPr>
    </w:lvl>
    <w:lvl w:ilvl="4" w:tplc="04210019" w:tentative="1">
      <w:start w:val="1"/>
      <w:numFmt w:val="lowerLetter"/>
      <w:lvlText w:val="%5."/>
      <w:lvlJc w:val="left"/>
      <w:pPr>
        <w:ind w:left="3949" w:hanging="360"/>
      </w:pPr>
    </w:lvl>
    <w:lvl w:ilvl="5" w:tplc="0421001B" w:tentative="1">
      <w:start w:val="1"/>
      <w:numFmt w:val="lowerRoman"/>
      <w:lvlText w:val="%6."/>
      <w:lvlJc w:val="right"/>
      <w:pPr>
        <w:ind w:left="4669" w:hanging="180"/>
      </w:pPr>
    </w:lvl>
    <w:lvl w:ilvl="6" w:tplc="0421000F" w:tentative="1">
      <w:start w:val="1"/>
      <w:numFmt w:val="decimal"/>
      <w:lvlText w:val="%7."/>
      <w:lvlJc w:val="left"/>
      <w:pPr>
        <w:ind w:left="5389" w:hanging="360"/>
      </w:pPr>
    </w:lvl>
    <w:lvl w:ilvl="7" w:tplc="04210019" w:tentative="1">
      <w:start w:val="1"/>
      <w:numFmt w:val="lowerLetter"/>
      <w:lvlText w:val="%8."/>
      <w:lvlJc w:val="left"/>
      <w:pPr>
        <w:ind w:left="6109" w:hanging="360"/>
      </w:pPr>
    </w:lvl>
    <w:lvl w:ilvl="8" w:tplc="0421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7">
    <w:nsid w:val="1AE877EC"/>
    <w:multiLevelType w:val="hybridMultilevel"/>
    <w:tmpl w:val="58BC98D8"/>
    <w:lvl w:ilvl="0" w:tplc="A3EC1DE6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8">
    <w:nsid w:val="21C41EB7"/>
    <w:multiLevelType w:val="multilevel"/>
    <w:tmpl w:val="064A8EFC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9">
    <w:nsid w:val="26135224"/>
    <w:multiLevelType w:val="hybridMultilevel"/>
    <w:tmpl w:val="5394E79C"/>
    <w:lvl w:ilvl="0" w:tplc="0DBC372E">
      <w:start w:val="1"/>
      <w:numFmt w:val="lowerLetter"/>
      <w:lvlText w:val="%1."/>
      <w:lvlJc w:val="left"/>
      <w:pPr>
        <w:ind w:left="92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647" w:hanging="360"/>
      </w:pPr>
    </w:lvl>
    <w:lvl w:ilvl="2" w:tplc="0421001B" w:tentative="1">
      <w:start w:val="1"/>
      <w:numFmt w:val="lowerRoman"/>
      <w:lvlText w:val="%3."/>
      <w:lvlJc w:val="right"/>
      <w:pPr>
        <w:ind w:left="2367" w:hanging="180"/>
      </w:pPr>
    </w:lvl>
    <w:lvl w:ilvl="3" w:tplc="0421000F" w:tentative="1">
      <w:start w:val="1"/>
      <w:numFmt w:val="decimal"/>
      <w:lvlText w:val="%4."/>
      <w:lvlJc w:val="left"/>
      <w:pPr>
        <w:ind w:left="3087" w:hanging="360"/>
      </w:pPr>
    </w:lvl>
    <w:lvl w:ilvl="4" w:tplc="04210019" w:tentative="1">
      <w:start w:val="1"/>
      <w:numFmt w:val="lowerLetter"/>
      <w:lvlText w:val="%5."/>
      <w:lvlJc w:val="left"/>
      <w:pPr>
        <w:ind w:left="3807" w:hanging="360"/>
      </w:pPr>
    </w:lvl>
    <w:lvl w:ilvl="5" w:tplc="0421001B" w:tentative="1">
      <w:start w:val="1"/>
      <w:numFmt w:val="lowerRoman"/>
      <w:lvlText w:val="%6."/>
      <w:lvlJc w:val="right"/>
      <w:pPr>
        <w:ind w:left="4527" w:hanging="180"/>
      </w:pPr>
    </w:lvl>
    <w:lvl w:ilvl="6" w:tplc="0421000F" w:tentative="1">
      <w:start w:val="1"/>
      <w:numFmt w:val="decimal"/>
      <w:lvlText w:val="%7."/>
      <w:lvlJc w:val="left"/>
      <w:pPr>
        <w:ind w:left="5247" w:hanging="360"/>
      </w:pPr>
    </w:lvl>
    <w:lvl w:ilvl="7" w:tplc="04210019" w:tentative="1">
      <w:start w:val="1"/>
      <w:numFmt w:val="lowerLetter"/>
      <w:lvlText w:val="%8."/>
      <w:lvlJc w:val="left"/>
      <w:pPr>
        <w:ind w:left="5967" w:hanging="360"/>
      </w:pPr>
    </w:lvl>
    <w:lvl w:ilvl="8" w:tplc="0421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0">
    <w:nsid w:val="2C41652B"/>
    <w:multiLevelType w:val="hybridMultilevel"/>
    <w:tmpl w:val="799E103A"/>
    <w:lvl w:ilvl="0" w:tplc="BB449576">
      <w:start w:val="1"/>
      <w:numFmt w:val="lowerLetter"/>
      <w:lvlText w:val="%1."/>
      <w:lvlJc w:val="left"/>
      <w:pPr>
        <w:ind w:left="927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1647" w:hanging="360"/>
      </w:pPr>
    </w:lvl>
    <w:lvl w:ilvl="2" w:tplc="0421001B" w:tentative="1">
      <w:start w:val="1"/>
      <w:numFmt w:val="lowerRoman"/>
      <w:lvlText w:val="%3."/>
      <w:lvlJc w:val="right"/>
      <w:pPr>
        <w:ind w:left="2367" w:hanging="180"/>
      </w:pPr>
    </w:lvl>
    <w:lvl w:ilvl="3" w:tplc="0421000F">
      <w:start w:val="1"/>
      <w:numFmt w:val="decimal"/>
      <w:lvlText w:val="%4."/>
      <w:lvlJc w:val="left"/>
      <w:pPr>
        <w:ind w:left="3087" w:hanging="360"/>
      </w:pPr>
    </w:lvl>
    <w:lvl w:ilvl="4" w:tplc="04210019" w:tentative="1">
      <w:start w:val="1"/>
      <w:numFmt w:val="lowerLetter"/>
      <w:lvlText w:val="%5."/>
      <w:lvlJc w:val="left"/>
      <w:pPr>
        <w:ind w:left="3807" w:hanging="360"/>
      </w:pPr>
    </w:lvl>
    <w:lvl w:ilvl="5" w:tplc="0421001B" w:tentative="1">
      <w:start w:val="1"/>
      <w:numFmt w:val="lowerRoman"/>
      <w:lvlText w:val="%6."/>
      <w:lvlJc w:val="right"/>
      <w:pPr>
        <w:ind w:left="4527" w:hanging="180"/>
      </w:pPr>
    </w:lvl>
    <w:lvl w:ilvl="6" w:tplc="0421000F" w:tentative="1">
      <w:start w:val="1"/>
      <w:numFmt w:val="decimal"/>
      <w:lvlText w:val="%7."/>
      <w:lvlJc w:val="left"/>
      <w:pPr>
        <w:ind w:left="5247" w:hanging="360"/>
      </w:pPr>
    </w:lvl>
    <w:lvl w:ilvl="7" w:tplc="04210019" w:tentative="1">
      <w:start w:val="1"/>
      <w:numFmt w:val="lowerLetter"/>
      <w:lvlText w:val="%8."/>
      <w:lvlJc w:val="left"/>
      <w:pPr>
        <w:ind w:left="5967" w:hanging="360"/>
      </w:pPr>
    </w:lvl>
    <w:lvl w:ilvl="8" w:tplc="0421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1">
    <w:nsid w:val="2F4822BB"/>
    <w:multiLevelType w:val="hybridMultilevel"/>
    <w:tmpl w:val="FD6A5D9A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2F603CFF"/>
    <w:multiLevelType w:val="hybridMultilevel"/>
    <w:tmpl w:val="D3389DCA"/>
    <w:lvl w:ilvl="0" w:tplc="A0905500">
      <w:start w:val="1"/>
      <w:numFmt w:val="decimal"/>
      <w:lvlText w:val="%1."/>
      <w:lvlJc w:val="left"/>
      <w:pPr>
        <w:ind w:left="1080" w:hanging="360"/>
      </w:pPr>
      <w:rPr>
        <w:rFonts w:hint="default"/>
        <w:b w:val="0"/>
      </w:rPr>
    </w:lvl>
    <w:lvl w:ilvl="1" w:tplc="D57EBDFA">
      <w:start w:val="1"/>
      <w:numFmt w:val="lowerLetter"/>
      <w:lvlText w:val="%2."/>
      <w:lvlJc w:val="left"/>
      <w:pPr>
        <w:ind w:left="1800" w:hanging="360"/>
      </w:pPr>
      <w:rPr>
        <w:b w:val="0"/>
      </w:rPr>
    </w:lvl>
    <w:lvl w:ilvl="2" w:tplc="0421001B">
      <w:start w:val="1"/>
      <w:numFmt w:val="lowerRoman"/>
      <w:lvlText w:val="%3."/>
      <w:lvlJc w:val="right"/>
      <w:pPr>
        <w:ind w:left="2520" w:hanging="180"/>
      </w:pPr>
    </w:lvl>
    <w:lvl w:ilvl="3" w:tplc="0421000F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">
    <w:nsid w:val="2F7D1015"/>
    <w:multiLevelType w:val="multilevel"/>
    <w:tmpl w:val="15E6965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4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2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4">
    <w:nsid w:val="323D1439"/>
    <w:multiLevelType w:val="multilevel"/>
    <w:tmpl w:val="F0A236A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3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5">
    <w:nsid w:val="350C4BF2"/>
    <w:multiLevelType w:val="hybridMultilevel"/>
    <w:tmpl w:val="1376EC36"/>
    <w:lvl w:ilvl="0" w:tplc="6F7C7F42">
      <w:start w:val="1"/>
      <w:numFmt w:val="decimal"/>
      <w:lvlText w:val="%1."/>
      <w:lvlJc w:val="left"/>
      <w:pPr>
        <w:ind w:left="927" w:hanging="360"/>
      </w:pPr>
      <w:rPr>
        <w:rFonts w:ascii="Times New Roman" w:eastAsiaTheme="minorHAnsi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1647" w:hanging="360"/>
      </w:pPr>
    </w:lvl>
    <w:lvl w:ilvl="2" w:tplc="0421001B" w:tentative="1">
      <w:start w:val="1"/>
      <w:numFmt w:val="lowerRoman"/>
      <w:lvlText w:val="%3."/>
      <w:lvlJc w:val="right"/>
      <w:pPr>
        <w:ind w:left="2367" w:hanging="180"/>
      </w:pPr>
    </w:lvl>
    <w:lvl w:ilvl="3" w:tplc="0421000F" w:tentative="1">
      <w:start w:val="1"/>
      <w:numFmt w:val="decimal"/>
      <w:lvlText w:val="%4."/>
      <w:lvlJc w:val="left"/>
      <w:pPr>
        <w:ind w:left="3087" w:hanging="360"/>
      </w:pPr>
    </w:lvl>
    <w:lvl w:ilvl="4" w:tplc="04210019" w:tentative="1">
      <w:start w:val="1"/>
      <w:numFmt w:val="lowerLetter"/>
      <w:lvlText w:val="%5."/>
      <w:lvlJc w:val="left"/>
      <w:pPr>
        <w:ind w:left="3807" w:hanging="360"/>
      </w:pPr>
    </w:lvl>
    <w:lvl w:ilvl="5" w:tplc="0421001B" w:tentative="1">
      <w:start w:val="1"/>
      <w:numFmt w:val="lowerRoman"/>
      <w:lvlText w:val="%6."/>
      <w:lvlJc w:val="right"/>
      <w:pPr>
        <w:ind w:left="4527" w:hanging="180"/>
      </w:pPr>
    </w:lvl>
    <w:lvl w:ilvl="6" w:tplc="0421000F" w:tentative="1">
      <w:start w:val="1"/>
      <w:numFmt w:val="decimal"/>
      <w:lvlText w:val="%7."/>
      <w:lvlJc w:val="left"/>
      <w:pPr>
        <w:ind w:left="5247" w:hanging="360"/>
      </w:pPr>
    </w:lvl>
    <w:lvl w:ilvl="7" w:tplc="04210019" w:tentative="1">
      <w:start w:val="1"/>
      <w:numFmt w:val="lowerLetter"/>
      <w:lvlText w:val="%8."/>
      <w:lvlJc w:val="left"/>
      <w:pPr>
        <w:ind w:left="5967" w:hanging="360"/>
      </w:pPr>
    </w:lvl>
    <w:lvl w:ilvl="8" w:tplc="0421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6">
    <w:nsid w:val="3B08646F"/>
    <w:multiLevelType w:val="multilevel"/>
    <w:tmpl w:val="6F2E9300"/>
    <w:lvl w:ilvl="0">
      <w:start w:val="3"/>
      <w:numFmt w:val="decimal"/>
      <w:lvlText w:val="%1."/>
      <w:lvlJc w:val="left"/>
      <w:pPr>
        <w:ind w:left="720" w:hanging="720"/>
      </w:pPr>
      <w:rPr>
        <w:rFonts w:hint="default"/>
      </w:rPr>
    </w:lvl>
    <w:lvl w:ilvl="1">
      <w:start w:val="4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7">
    <w:nsid w:val="3D145EB5"/>
    <w:multiLevelType w:val="hybridMultilevel"/>
    <w:tmpl w:val="8670EE92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3D2C795F"/>
    <w:multiLevelType w:val="multilevel"/>
    <w:tmpl w:val="C2BC4E7C"/>
    <w:lvl w:ilvl="0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927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287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287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647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647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007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007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367" w:hanging="1800"/>
      </w:pPr>
      <w:rPr>
        <w:rFonts w:hint="default"/>
      </w:rPr>
    </w:lvl>
  </w:abstractNum>
  <w:abstractNum w:abstractNumId="19">
    <w:nsid w:val="3F863178"/>
    <w:multiLevelType w:val="hybridMultilevel"/>
    <w:tmpl w:val="9C6EC268"/>
    <w:lvl w:ilvl="0" w:tplc="494C3F30">
      <w:start w:val="1"/>
      <w:numFmt w:val="lowerLetter"/>
      <w:lvlText w:val="%1."/>
      <w:lvlJc w:val="left"/>
      <w:pPr>
        <w:ind w:left="149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214" w:hanging="360"/>
      </w:pPr>
    </w:lvl>
    <w:lvl w:ilvl="2" w:tplc="0421001B" w:tentative="1">
      <w:start w:val="1"/>
      <w:numFmt w:val="lowerRoman"/>
      <w:lvlText w:val="%3."/>
      <w:lvlJc w:val="right"/>
      <w:pPr>
        <w:ind w:left="2934" w:hanging="180"/>
      </w:pPr>
    </w:lvl>
    <w:lvl w:ilvl="3" w:tplc="0421000F" w:tentative="1">
      <w:start w:val="1"/>
      <w:numFmt w:val="decimal"/>
      <w:lvlText w:val="%4."/>
      <w:lvlJc w:val="left"/>
      <w:pPr>
        <w:ind w:left="3654" w:hanging="360"/>
      </w:pPr>
    </w:lvl>
    <w:lvl w:ilvl="4" w:tplc="04210019" w:tentative="1">
      <w:start w:val="1"/>
      <w:numFmt w:val="lowerLetter"/>
      <w:lvlText w:val="%5."/>
      <w:lvlJc w:val="left"/>
      <w:pPr>
        <w:ind w:left="4374" w:hanging="360"/>
      </w:pPr>
    </w:lvl>
    <w:lvl w:ilvl="5" w:tplc="0421001B" w:tentative="1">
      <w:start w:val="1"/>
      <w:numFmt w:val="lowerRoman"/>
      <w:lvlText w:val="%6."/>
      <w:lvlJc w:val="right"/>
      <w:pPr>
        <w:ind w:left="5094" w:hanging="180"/>
      </w:pPr>
    </w:lvl>
    <w:lvl w:ilvl="6" w:tplc="0421000F" w:tentative="1">
      <w:start w:val="1"/>
      <w:numFmt w:val="decimal"/>
      <w:lvlText w:val="%7."/>
      <w:lvlJc w:val="left"/>
      <w:pPr>
        <w:ind w:left="5814" w:hanging="360"/>
      </w:pPr>
    </w:lvl>
    <w:lvl w:ilvl="7" w:tplc="04210019" w:tentative="1">
      <w:start w:val="1"/>
      <w:numFmt w:val="lowerLetter"/>
      <w:lvlText w:val="%8."/>
      <w:lvlJc w:val="left"/>
      <w:pPr>
        <w:ind w:left="6534" w:hanging="360"/>
      </w:pPr>
    </w:lvl>
    <w:lvl w:ilvl="8" w:tplc="0421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20">
    <w:nsid w:val="403030A6"/>
    <w:multiLevelType w:val="hybridMultilevel"/>
    <w:tmpl w:val="1D0CCA16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42044775"/>
    <w:multiLevelType w:val="hybridMultilevel"/>
    <w:tmpl w:val="139EF888"/>
    <w:lvl w:ilvl="0" w:tplc="08CE0992">
      <w:start w:val="1"/>
      <w:numFmt w:val="lowerLetter"/>
      <w:lvlText w:val="%1."/>
      <w:lvlJc w:val="left"/>
      <w:pPr>
        <w:ind w:left="1080" w:hanging="360"/>
      </w:pPr>
      <w:rPr>
        <w:rFonts w:ascii="Times New Roman" w:eastAsiaTheme="minorHAnsi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2">
    <w:nsid w:val="421266A8"/>
    <w:multiLevelType w:val="multilevel"/>
    <w:tmpl w:val="A13614A6"/>
    <w:lvl w:ilvl="0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>
      <w:start w:val="4"/>
      <w:numFmt w:val="decimal"/>
      <w:isLgl/>
      <w:lvlText w:val="%1.%2."/>
      <w:lvlJc w:val="left"/>
      <w:pPr>
        <w:ind w:left="1107" w:hanging="540"/>
      </w:pPr>
      <w:rPr>
        <w:rFonts w:hint="default"/>
      </w:rPr>
    </w:lvl>
    <w:lvl w:ilvl="2">
      <w:start w:val="6"/>
      <w:numFmt w:val="decimal"/>
      <w:isLgl/>
      <w:lvlText w:val="%1.%2.%3."/>
      <w:lvlJc w:val="left"/>
      <w:pPr>
        <w:ind w:left="1287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287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647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647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007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007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367" w:hanging="1800"/>
      </w:pPr>
      <w:rPr>
        <w:rFonts w:hint="default"/>
      </w:rPr>
    </w:lvl>
  </w:abstractNum>
  <w:abstractNum w:abstractNumId="23">
    <w:nsid w:val="467C35C0"/>
    <w:multiLevelType w:val="multilevel"/>
    <w:tmpl w:val="BDCCEEDE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1800"/>
      </w:pPr>
      <w:rPr>
        <w:rFonts w:hint="default"/>
      </w:rPr>
    </w:lvl>
  </w:abstractNum>
  <w:abstractNum w:abstractNumId="24">
    <w:nsid w:val="4C412C17"/>
    <w:multiLevelType w:val="multilevel"/>
    <w:tmpl w:val="566288FC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5">
    <w:nsid w:val="4F553E5C"/>
    <w:multiLevelType w:val="hybridMultilevel"/>
    <w:tmpl w:val="4BCAD320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52E61B5E"/>
    <w:multiLevelType w:val="hybridMultilevel"/>
    <w:tmpl w:val="4F26C324"/>
    <w:lvl w:ilvl="0" w:tplc="04210011">
      <w:start w:val="1"/>
      <w:numFmt w:val="decimal"/>
      <w:lvlText w:val="%1)"/>
      <w:lvlJc w:val="left"/>
      <w:pPr>
        <w:ind w:left="2138" w:hanging="360"/>
      </w:pPr>
    </w:lvl>
    <w:lvl w:ilvl="1" w:tplc="04210019" w:tentative="1">
      <w:start w:val="1"/>
      <w:numFmt w:val="lowerLetter"/>
      <w:lvlText w:val="%2."/>
      <w:lvlJc w:val="left"/>
      <w:pPr>
        <w:ind w:left="2858" w:hanging="360"/>
      </w:pPr>
    </w:lvl>
    <w:lvl w:ilvl="2" w:tplc="0421001B" w:tentative="1">
      <w:start w:val="1"/>
      <w:numFmt w:val="lowerRoman"/>
      <w:lvlText w:val="%3."/>
      <w:lvlJc w:val="right"/>
      <w:pPr>
        <w:ind w:left="3578" w:hanging="180"/>
      </w:pPr>
    </w:lvl>
    <w:lvl w:ilvl="3" w:tplc="0421000F" w:tentative="1">
      <w:start w:val="1"/>
      <w:numFmt w:val="decimal"/>
      <w:lvlText w:val="%4."/>
      <w:lvlJc w:val="left"/>
      <w:pPr>
        <w:ind w:left="4298" w:hanging="360"/>
      </w:pPr>
    </w:lvl>
    <w:lvl w:ilvl="4" w:tplc="04210019" w:tentative="1">
      <w:start w:val="1"/>
      <w:numFmt w:val="lowerLetter"/>
      <w:lvlText w:val="%5."/>
      <w:lvlJc w:val="left"/>
      <w:pPr>
        <w:ind w:left="5018" w:hanging="360"/>
      </w:pPr>
    </w:lvl>
    <w:lvl w:ilvl="5" w:tplc="0421001B" w:tentative="1">
      <w:start w:val="1"/>
      <w:numFmt w:val="lowerRoman"/>
      <w:lvlText w:val="%6."/>
      <w:lvlJc w:val="right"/>
      <w:pPr>
        <w:ind w:left="5738" w:hanging="180"/>
      </w:pPr>
    </w:lvl>
    <w:lvl w:ilvl="6" w:tplc="0421000F" w:tentative="1">
      <w:start w:val="1"/>
      <w:numFmt w:val="decimal"/>
      <w:lvlText w:val="%7."/>
      <w:lvlJc w:val="left"/>
      <w:pPr>
        <w:ind w:left="6458" w:hanging="360"/>
      </w:pPr>
    </w:lvl>
    <w:lvl w:ilvl="7" w:tplc="04210019" w:tentative="1">
      <w:start w:val="1"/>
      <w:numFmt w:val="lowerLetter"/>
      <w:lvlText w:val="%8."/>
      <w:lvlJc w:val="left"/>
      <w:pPr>
        <w:ind w:left="7178" w:hanging="360"/>
      </w:pPr>
    </w:lvl>
    <w:lvl w:ilvl="8" w:tplc="0421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27">
    <w:nsid w:val="535F2155"/>
    <w:multiLevelType w:val="hybridMultilevel"/>
    <w:tmpl w:val="96A8370C"/>
    <w:lvl w:ilvl="0" w:tplc="5CA46F8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8">
    <w:nsid w:val="53C03A06"/>
    <w:multiLevelType w:val="hybridMultilevel"/>
    <w:tmpl w:val="5C70A6C4"/>
    <w:lvl w:ilvl="0" w:tplc="EE56D9F0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647" w:hanging="360"/>
      </w:pPr>
    </w:lvl>
    <w:lvl w:ilvl="2" w:tplc="0421001B" w:tentative="1">
      <w:start w:val="1"/>
      <w:numFmt w:val="lowerRoman"/>
      <w:lvlText w:val="%3."/>
      <w:lvlJc w:val="right"/>
      <w:pPr>
        <w:ind w:left="2367" w:hanging="180"/>
      </w:pPr>
    </w:lvl>
    <w:lvl w:ilvl="3" w:tplc="0421000F" w:tentative="1">
      <w:start w:val="1"/>
      <w:numFmt w:val="decimal"/>
      <w:lvlText w:val="%4."/>
      <w:lvlJc w:val="left"/>
      <w:pPr>
        <w:ind w:left="3087" w:hanging="360"/>
      </w:pPr>
    </w:lvl>
    <w:lvl w:ilvl="4" w:tplc="04210019" w:tentative="1">
      <w:start w:val="1"/>
      <w:numFmt w:val="lowerLetter"/>
      <w:lvlText w:val="%5."/>
      <w:lvlJc w:val="left"/>
      <w:pPr>
        <w:ind w:left="3807" w:hanging="360"/>
      </w:pPr>
    </w:lvl>
    <w:lvl w:ilvl="5" w:tplc="0421001B" w:tentative="1">
      <w:start w:val="1"/>
      <w:numFmt w:val="lowerRoman"/>
      <w:lvlText w:val="%6."/>
      <w:lvlJc w:val="right"/>
      <w:pPr>
        <w:ind w:left="4527" w:hanging="180"/>
      </w:pPr>
    </w:lvl>
    <w:lvl w:ilvl="6" w:tplc="0421000F" w:tentative="1">
      <w:start w:val="1"/>
      <w:numFmt w:val="decimal"/>
      <w:lvlText w:val="%7."/>
      <w:lvlJc w:val="left"/>
      <w:pPr>
        <w:ind w:left="5247" w:hanging="360"/>
      </w:pPr>
    </w:lvl>
    <w:lvl w:ilvl="7" w:tplc="04210019" w:tentative="1">
      <w:start w:val="1"/>
      <w:numFmt w:val="lowerLetter"/>
      <w:lvlText w:val="%8."/>
      <w:lvlJc w:val="left"/>
      <w:pPr>
        <w:ind w:left="5967" w:hanging="360"/>
      </w:pPr>
    </w:lvl>
    <w:lvl w:ilvl="8" w:tplc="0421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29">
    <w:nsid w:val="54737606"/>
    <w:multiLevelType w:val="hybridMultilevel"/>
    <w:tmpl w:val="9F54CBCE"/>
    <w:lvl w:ilvl="0" w:tplc="4D2AD5DC">
      <w:start w:val="1"/>
      <w:numFmt w:val="decimal"/>
      <w:lvlText w:val="%1."/>
      <w:lvlJc w:val="left"/>
      <w:pPr>
        <w:ind w:left="1080" w:hanging="360"/>
      </w:pPr>
      <w:rPr>
        <w:rFonts w:ascii="Times New Roman" w:eastAsiaTheme="minorEastAsia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0">
    <w:nsid w:val="54797CD8"/>
    <w:multiLevelType w:val="multilevel"/>
    <w:tmpl w:val="716CDCD8"/>
    <w:lvl w:ilvl="0">
      <w:start w:val="4"/>
      <w:numFmt w:val="decimal"/>
      <w:lvlText w:val="%1."/>
      <w:lvlJc w:val="left"/>
      <w:pPr>
        <w:ind w:left="720" w:hanging="72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909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098" w:hanging="720"/>
      </w:pPr>
      <w:rPr>
        <w:rFonts w:hint="default"/>
      </w:rPr>
    </w:lvl>
    <w:lvl w:ilvl="3">
      <w:start w:val="2"/>
      <w:numFmt w:val="decimal"/>
      <w:lvlText w:val="%1.%2.%3.%4."/>
      <w:lvlJc w:val="left"/>
      <w:pPr>
        <w:ind w:left="1287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836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025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2574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2763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3312" w:hanging="1800"/>
      </w:pPr>
      <w:rPr>
        <w:rFonts w:hint="default"/>
      </w:rPr>
    </w:lvl>
  </w:abstractNum>
  <w:abstractNum w:abstractNumId="31">
    <w:nsid w:val="5763456B"/>
    <w:multiLevelType w:val="multilevel"/>
    <w:tmpl w:val="9934E208"/>
    <w:lvl w:ilvl="0">
      <w:start w:val="3"/>
      <w:numFmt w:val="decimal"/>
      <w:lvlText w:val="%1."/>
      <w:lvlJc w:val="left"/>
      <w:pPr>
        <w:ind w:left="720" w:hanging="720"/>
      </w:pPr>
      <w:rPr>
        <w:rFonts w:hint="default"/>
      </w:rPr>
    </w:lvl>
    <w:lvl w:ilvl="1">
      <w:start w:val="6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2">
    <w:nsid w:val="584E73DA"/>
    <w:multiLevelType w:val="hybridMultilevel"/>
    <w:tmpl w:val="682E3186"/>
    <w:lvl w:ilvl="0" w:tplc="8590806E">
      <w:start w:val="1"/>
      <w:numFmt w:val="lowerLetter"/>
      <w:lvlText w:val="%1."/>
      <w:lvlJc w:val="left"/>
      <w:pPr>
        <w:ind w:left="1069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1789" w:hanging="360"/>
      </w:pPr>
    </w:lvl>
    <w:lvl w:ilvl="2" w:tplc="0421001B" w:tentative="1">
      <w:start w:val="1"/>
      <w:numFmt w:val="lowerRoman"/>
      <w:lvlText w:val="%3."/>
      <w:lvlJc w:val="right"/>
      <w:pPr>
        <w:ind w:left="2509" w:hanging="180"/>
      </w:pPr>
    </w:lvl>
    <w:lvl w:ilvl="3" w:tplc="0421000F" w:tentative="1">
      <w:start w:val="1"/>
      <w:numFmt w:val="decimal"/>
      <w:lvlText w:val="%4."/>
      <w:lvlJc w:val="left"/>
      <w:pPr>
        <w:ind w:left="3229" w:hanging="360"/>
      </w:pPr>
    </w:lvl>
    <w:lvl w:ilvl="4" w:tplc="04210019" w:tentative="1">
      <w:start w:val="1"/>
      <w:numFmt w:val="lowerLetter"/>
      <w:lvlText w:val="%5."/>
      <w:lvlJc w:val="left"/>
      <w:pPr>
        <w:ind w:left="3949" w:hanging="360"/>
      </w:pPr>
    </w:lvl>
    <w:lvl w:ilvl="5" w:tplc="0421001B" w:tentative="1">
      <w:start w:val="1"/>
      <w:numFmt w:val="lowerRoman"/>
      <w:lvlText w:val="%6."/>
      <w:lvlJc w:val="right"/>
      <w:pPr>
        <w:ind w:left="4669" w:hanging="180"/>
      </w:pPr>
    </w:lvl>
    <w:lvl w:ilvl="6" w:tplc="0421000F" w:tentative="1">
      <w:start w:val="1"/>
      <w:numFmt w:val="decimal"/>
      <w:lvlText w:val="%7."/>
      <w:lvlJc w:val="left"/>
      <w:pPr>
        <w:ind w:left="5389" w:hanging="360"/>
      </w:pPr>
    </w:lvl>
    <w:lvl w:ilvl="7" w:tplc="04210019" w:tentative="1">
      <w:start w:val="1"/>
      <w:numFmt w:val="lowerLetter"/>
      <w:lvlText w:val="%8."/>
      <w:lvlJc w:val="left"/>
      <w:pPr>
        <w:ind w:left="6109" w:hanging="360"/>
      </w:pPr>
    </w:lvl>
    <w:lvl w:ilvl="8" w:tplc="0421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33">
    <w:nsid w:val="584F108A"/>
    <w:multiLevelType w:val="hybridMultilevel"/>
    <w:tmpl w:val="547A3B90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>
    <w:nsid w:val="5C7D78F5"/>
    <w:multiLevelType w:val="hybridMultilevel"/>
    <w:tmpl w:val="EB68B756"/>
    <w:lvl w:ilvl="0" w:tplc="E34218C6">
      <w:start w:val="1"/>
      <w:numFmt w:val="lowerLetter"/>
      <w:lvlText w:val="%1."/>
      <w:lvlJc w:val="left"/>
      <w:pPr>
        <w:ind w:left="2421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3141" w:hanging="360"/>
      </w:pPr>
    </w:lvl>
    <w:lvl w:ilvl="2" w:tplc="0421001B" w:tentative="1">
      <w:start w:val="1"/>
      <w:numFmt w:val="lowerRoman"/>
      <w:lvlText w:val="%3."/>
      <w:lvlJc w:val="right"/>
      <w:pPr>
        <w:ind w:left="3861" w:hanging="180"/>
      </w:pPr>
    </w:lvl>
    <w:lvl w:ilvl="3" w:tplc="0421000F" w:tentative="1">
      <w:start w:val="1"/>
      <w:numFmt w:val="decimal"/>
      <w:lvlText w:val="%4."/>
      <w:lvlJc w:val="left"/>
      <w:pPr>
        <w:ind w:left="4581" w:hanging="360"/>
      </w:pPr>
    </w:lvl>
    <w:lvl w:ilvl="4" w:tplc="04210019" w:tentative="1">
      <w:start w:val="1"/>
      <w:numFmt w:val="lowerLetter"/>
      <w:lvlText w:val="%5."/>
      <w:lvlJc w:val="left"/>
      <w:pPr>
        <w:ind w:left="5301" w:hanging="360"/>
      </w:pPr>
    </w:lvl>
    <w:lvl w:ilvl="5" w:tplc="0421001B" w:tentative="1">
      <w:start w:val="1"/>
      <w:numFmt w:val="lowerRoman"/>
      <w:lvlText w:val="%6."/>
      <w:lvlJc w:val="right"/>
      <w:pPr>
        <w:ind w:left="6021" w:hanging="180"/>
      </w:pPr>
    </w:lvl>
    <w:lvl w:ilvl="6" w:tplc="0421000F" w:tentative="1">
      <w:start w:val="1"/>
      <w:numFmt w:val="decimal"/>
      <w:lvlText w:val="%7."/>
      <w:lvlJc w:val="left"/>
      <w:pPr>
        <w:ind w:left="6741" w:hanging="360"/>
      </w:pPr>
    </w:lvl>
    <w:lvl w:ilvl="7" w:tplc="04210019" w:tentative="1">
      <w:start w:val="1"/>
      <w:numFmt w:val="lowerLetter"/>
      <w:lvlText w:val="%8."/>
      <w:lvlJc w:val="left"/>
      <w:pPr>
        <w:ind w:left="7461" w:hanging="360"/>
      </w:pPr>
    </w:lvl>
    <w:lvl w:ilvl="8" w:tplc="0421001B" w:tentative="1">
      <w:start w:val="1"/>
      <w:numFmt w:val="lowerRoman"/>
      <w:lvlText w:val="%9."/>
      <w:lvlJc w:val="right"/>
      <w:pPr>
        <w:ind w:left="8181" w:hanging="180"/>
      </w:pPr>
    </w:lvl>
  </w:abstractNum>
  <w:abstractNum w:abstractNumId="35">
    <w:nsid w:val="5CBB2A04"/>
    <w:multiLevelType w:val="hybridMultilevel"/>
    <w:tmpl w:val="BB90FE90"/>
    <w:lvl w:ilvl="0" w:tplc="E8B4E51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>
    <w:nsid w:val="5E942D28"/>
    <w:multiLevelType w:val="hybridMultilevel"/>
    <w:tmpl w:val="E816252A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66645FA9"/>
    <w:multiLevelType w:val="hybridMultilevel"/>
    <w:tmpl w:val="0DA612DC"/>
    <w:lvl w:ilvl="0" w:tplc="0421000F">
      <w:start w:val="1"/>
      <w:numFmt w:val="decimal"/>
      <w:lvlText w:val="%1."/>
      <w:lvlJc w:val="left"/>
      <w:pPr>
        <w:ind w:left="285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3570" w:hanging="360"/>
      </w:pPr>
    </w:lvl>
    <w:lvl w:ilvl="2" w:tplc="0421001B" w:tentative="1">
      <w:start w:val="1"/>
      <w:numFmt w:val="lowerRoman"/>
      <w:lvlText w:val="%3."/>
      <w:lvlJc w:val="right"/>
      <w:pPr>
        <w:ind w:left="4290" w:hanging="180"/>
      </w:pPr>
    </w:lvl>
    <w:lvl w:ilvl="3" w:tplc="0421000F" w:tentative="1">
      <w:start w:val="1"/>
      <w:numFmt w:val="decimal"/>
      <w:lvlText w:val="%4."/>
      <w:lvlJc w:val="left"/>
      <w:pPr>
        <w:ind w:left="5010" w:hanging="360"/>
      </w:pPr>
    </w:lvl>
    <w:lvl w:ilvl="4" w:tplc="04210019" w:tentative="1">
      <w:start w:val="1"/>
      <w:numFmt w:val="lowerLetter"/>
      <w:lvlText w:val="%5."/>
      <w:lvlJc w:val="left"/>
      <w:pPr>
        <w:ind w:left="5730" w:hanging="360"/>
      </w:pPr>
    </w:lvl>
    <w:lvl w:ilvl="5" w:tplc="0421001B" w:tentative="1">
      <w:start w:val="1"/>
      <w:numFmt w:val="lowerRoman"/>
      <w:lvlText w:val="%6."/>
      <w:lvlJc w:val="right"/>
      <w:pPr>
        <w:ind w:left="6450" w:hanging="180"/>
      </w:pPr>
    </w:lvl>
    <w:lvl w:ilvl="6" w:tplc="0421000F" w:tentative="1">
      <w:start w:val="1"/>
      <w:numFmt w:val="decimal"/>
      <w:lvlText w:val="%7."/>
      <w:lvlJc w:val="left"/>
      <w:pPr>
        <w:ind w:left="7170" w:hanging="360"/>
      </w:pPr>
    </w:lvl>
    <w:lvl w:ilvl="7" w:tplc="04210019" w:tentative="1">
      <w:start w:val="1"/>
      <w:numFmt w:val="lowerLetter"/>
      <w:lvlText w:val="%8."/>
      <w:lvlJc w:val="left"/>
      <w:pPr>
        <w:ind w:left="7890" w:hanging="360"/>
      </w:pPr>
    </w:lvl>
    <w:lvl w:ilvl="8" w:tplc="0421001B" w:tentative="1">
      <w:start w:val="1"/>
      <w:numFmt w:val="lowerRoman"/>
      <w:lvlText w:val="%9."/>
      <w:lvlJc w:val="right"/>
      <w:pPr>
        <w:ind w:left="8610" w:hanging="180"/>
      </w:pPr>
    </w:lvl>
  </w:abstractNum>
  <w:abstractNum w:abstractNumId="38">
    <w:nsid w:val="66A17B24"/>
    <w:multiLevelType w:val="multilevel"/>
    <w:tmpl w:val="ACC486EC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9">
    <w:nsid w:val="677E2386"/>
    <w:multiLevelType w:val="multilevel"/>
    <w:tmpl w:val="1F6A8C28"/>
    <w:lvl w:ilvl="0">
      <w:start w:val="3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6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40">
    <w:nsid w:val="738632BF"/>
    <w:multiLevelType w:val="hybridMultilevel"/>
    <w:tmpl w:val="772C666E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>
    <w:nsid w:val="73E6131B"/>
    <w:multiLevelType w:val="hybridMultilevel"/>
    <w:tmpl w:val="9F483E32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>
    <w:nsid w:val="75E6380A"/>
    <w:multiLevelType w:val="hybridMultilevel"/>
    <w:tmpl w:val="46685C52"/>
    <w:lvl w:ilvl="0" w:tplc="7AA481F6">
      <w:start w:val="1"/>
      <w:numFmt w:val="lowerLetter"/>
      <w:lvlText w:val="%1."/>
      <w:lvlJc w:val="left"/>
      <w:pPr>
        <w:ind w:left="1069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1789" w:hanging="360"/>
      </w:pPr>
    </w:lvl>
    <w:lvl w:ilvl="2" w:tplc="0421001B" w:tentative="1">
      <w:start w:val="1"/>
      <w:numFmt w:val="lowerRoman"/>
      <w:lvlText w:val="%3."/>
      <w:lvlJc w:val="right"/>
      <w:pPr>
        <w:ind w:left="2509" w:hanging="180"/>
      </w:pPr>
    </w:lvl>
    <w:lvl w:ilvl="3" w:tplc="0421000F" w:tentative="1">
      <w:start w:val="1"/>
      <w:numFmt w:val="decimal"/>
      <w:lvlText w:val="%4."/>
      <w:lvlJc w:val="left"/>
      <w:pPr>
        <w:ind w:left="3229" w:hanging="360"/>
      </w:pPr>
    </w:lvl>
    <w:lvl w:ilvl="4" w:tplc="04210019" w:tentative="1">
      <w:start w:val="1"/>
      <w:numFmt w:val="lowerLetter"/>
      <w:lvlText w:val="%5."/>
      <w:lvlJc w:val="left"/>
      <w:pPr>
        <w:ind w:left="3949" w:hanging="360"/>
      </w:pPr>
    </w:lvl>
    <w:lvl w:ilvl="5" w:tplc="0421001B" w:tentative="1">
      <w:start w:val="1"/>
      <w:numFmt w:val="lowerRoman"/>
      <w:lvlText w:val="%6."/>
      <w:lvlJc w:val="right"/>
      <w:pPr>
        <w:ind w:left="4669" w:hanging="180"/>
      </w:pPr>
    </w:lvl>
    <w:lvl w:ilvl="6" w:tplc="0421000F" w:tentative="1">
      <w:start w:val="1"/>
      <w:numFmt w:val="decimal"/>
      <w:lvlText w:val="%7."/>
      <w:lvlJc w:val="left"/>
      <w:pPr>
        <w:ind w:left="5389" w:hanging="360"/>
      </w:pPr>
    </w:lvl>
    <w:lvl w:ilvl="7" w:tplc="04210019" w:tentative="1">
      <w:start w:val="1"/>
      <w:numFmt w:val="lowerLetter"/>
      <w:lvlText w:val="%8."/>
      <w:lvlJc w:val="left"/>
      <w:pPr>
        <w:ind w:left="6109" w:hanging="360"/>
      </w:pPr>
    </w:lvl>
    <w:lvl w:ilvl="8" w:tplc="0421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43">
    <w:nsid w:val="774155EE"/>
    <w:multiLevelType w:val="multilevel"/>
    <w:tmpl w:val="908825A4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560" w:hanging="1800"/>
      </w:pPr>
      <w:rPr>
        <w:rFonts w:hint="default"/>
      </w:rPr>
    </w:lvl>
  </w:abstractNum>
  <w:abstractNum w:abstractNumId="44">
    <w:nsid w:val="7870254A"/>
    <w:multiLevelType w:val="hybridMultilevel"/>
    <w:tmpl w:val="87C4F0AC"/>
    <w:lvl w:ilvl="0" w:tplc="C4CAF83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5">
    <w:nsid w:val="78EF4BBA"/>
    <w:multiLevelType w:val="hybridMultilevel"/>
    <w:tmpl w:val="35C88CFC"/>
    <w:lvl w:ilvl="0" w:tplc="2A5EC870">
      <w:start w:val="1"/>
      <w:numFmt w:val="lowerLetter"/>
      <w:lvlText w:val="%1."/>
      <w:lvlJc w:val="left"/>
      <w:pPr>
        <w:ind w:left="1287" w:hanging="360"/>
      </w:pPr>
      <w:rPr>
        <w:rFonts w:ascii="Times New Roman" w:eastAsiaTheme="minorHAnsi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2007" w:hanging="360"/>
      </w:pPr>
    </w:lvl>
    <w:lvl w:ilvl="2" w:tplc="0421001B" w:tentative="1">
      <w:start w:val="1"/>
      <w:numFmt w:val="lowerRoman"/>
      <w:lvlText w:val="%3."/>
      <w:lvlJc w:val="right"/>
      <w:pPr>
        <w:ind w:left="2727" w:hanging="180"/>
      </w:pPr>
    </w:lvl>
    <w:lvl w:ilvl="3" w:tplc="0421000F" w:tentative="1">
      <w:start w:val="1"/>
      <w:numFmt w:val="decimal"/>
      <w:lvlText w:val="%4."/>
      <w:lvlJc w:val="left"/>
      <w:pPr>
        <w:ind w:left="3447" w:hanging="360"/>
      </w:pPr>
    </w:lvl>
    <w:lvl w:ilvl="4" w:tplc="04210019" w:tentative="1">
      <w:start w:val="1"/>
      <w:numFmt w:val="lowerLetter"/>
      <w:lvlText w:val="%5."/>
      <w:lvlJc w:val="left"/>
      <w:pPr>
        <w:ind w:left="4167" w:hanging="360"/>
      </w:pPr>
    </w:lvl>
    <w:lvl w:ilvl="5" w:tplc="0421001B" w:tentative="1">
      <w:start w:val="1"/>
      <w:numFmt w:val="lowerRoman"/>
      <w:lvlText w:val="%6."/>
      <w:lvlJc w:val="right"/>
      <w:pPr>
        <w:ind w:left="4887" w:hanging="180"/>
      </w:pPr>
    </w:lvl>
    <w:lvl w:ilvl="6" w:tplc="0421000F" w:tentative="1">
      <w:start w:val="1"/>
      <w:numFmt w:val="decimal"/>
      <w:lvlText w:val="%7."/>
      <w:lvlJc w:val="left"/>
      <w:pPr>
        <w:ind w:left="5607" w:hanging="360"/>
      </w:pPr>
    </w:lvl>
    <w:lvl w:ilvl="7" w:tplc="04210019" w:tentative="1">
      <w:start w:val="1"/>
      <w:numFmt w:val="lowerLetter"/>
      <w:lvlText w:val="%8."/>
      <w:lvlJc w:val="left"/>
      <w:pPr>
        <w:ind w:left="6327" w:hanging="360"/>
      </w:pPr>
    </w:lvl>
    <w:lvl w:ilvl="8" w:tplc="0421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46">
    <w:nsid w:val="79B15F3C"/>
    <w:multiLevelType w:val="hybridMultilevel"/>
    <w:tmpl w:val="93DCC292"/>
    <w:lvl w:ilvl="0" w:tplc="3FD08DF6">
      <w:start w:val="1"/>
      <w:numFmt w:val="decimal"/>
      <w:lvlText w:val="%1."/>
      <w:lvlJc w:val="left"/>
      <w:pPr>
        <w:ind w:left="1800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7">
    <w:nsid w:val="79C24D86"/>
    <w:multiLevelType w:val="multilevel"/>
    <w:tmpl w:val="C5DC25B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48">
    <w:nsid w:val="7D864C1E"/>
    <w:multiLevelType w:val="hybridMultilevel"/>
    <w:tmpl w:val="08BA1D28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>
    <w:nsid w:val="7E611F45"/>
    <w:multiLevelType w:val="hybridMultilevel"/>
    <w:tmpl w:val="256C0D90"/>
    <w:lvl w:ilvl="0" w:tplc="933CE378">
      <w:start w:val="1"/>
      <w:numFmt w:val="lowerLetter"/>
      <w:lvlText w:val="%1."/>
      <w:lvlJc w:val="left"/>
      <w:pPr>
        <w:ind w:left="1996" w:hanging="360"/>
      </w:pPr>
      <w:rPr>
        <w:rFonts w:ascii="Times New Roman" w:eastAsiaTheme="minorHAnsi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2716" w:hanging="360"/>
      </w:pPr>
    </w:lvl>
    <w:lvl w:ilvl="2" w:tplc="0421001B" w:tentative="1">
      <w:start w:val="1"/>
      <w:numFmt w:val="lowerRoman"/>
      <w:lvlText w:val="%3."/>
      <w:lvlJc w:val="right"/>
      <w:pPr>
        <w:ind w:left="3436" w:hanging="180"/>
      </w:pPr>
    </w:lvl>
    <w:lvl w:ilvl="3" w:tplc="0421000F" w:tentative="1">
      <w:start w:val="1"/>
      <w:numFmt w:val="decimal"/>
      <w:lvlText w:val="%4."/>
      <w:lvlJc w:val="left"/>
      <w:pPr>
        <w:ind w:left="4156" w:hanging="360"/>
      </w:pPr>
    </w:lvl>
    <w:lvl w:ilvl="4" w:tplc="04210019" w:tentative="1">
      <w:start w:val="1"/>
      <w:numFmt w:val="lowerLetter"/>
      <w:lvlText w:val="%5."/>
      <w:lvlJc w:val="left"/>
      <w:pPr>
        <w:ind w:left="4876" w:hanging="360"/>
      </w:pPr>
    </w:lvl>
    <w:lvl w:ilvl="5" w:tplc="0421001B" w:tentative="1">
      <w:start w:val="1"/>
      <w:numFmt w:val="lowerRoman"/>
      <w:lvlText w:val="%6."/>
      <w:lvlJc w:val="right"/>
      <w:pPr>
        <w:ind w:left="5596" w:hanging="180"/>
      </w:pPr>
    </w:lvl>
    <w:lvl w:ilvl="6" w:tplc="0421000F" w:tentative="1">
      <w:start w:val="1"/>
      <w:numFmt w:val="decimal"/>
      <w:lvlText w:val="%7."/>
      <w:lvlJc w:val="left"/>
      <w:pPr>
        <w:ind w:left="6316" w:hanging="360"/>
      </w:pPr>
    </w:lvl>
    <w:lvl w:ilvl="7" w:tplc="04210019" w:tentative="1">
      <w:start w:val="1"/>
      <w:numFmt w:val="lowerLetter"/>
      <w:lvlText w:val="%8."/>
      <w:lvlJc w:val="left"/>
      <w:pPr>
        <w:ind w:left="7036" w:hanging="360"/>
      </w:pPr>
    </w:lvl>
    <w:lvl w:ilvl="8" w:tplc="0421001B" w:tentative="1">
      <w:start w:val="1"/>
      <w:numFmt w:val="lowerRoman"/>
      <w:lvlText w:val="%9."/>
      <w:lvlJc w:val="right"/>
      <w:pPr>
        <w:ind w:left="7756" w:hanging="180"/>
      </w:pPr>
    </w:lvl>
  </w:abstractNum>
  <w:num w:numId="1">
    <w:abstractNumId w:val="15"/>
  </w:num>
  <w:num w:numId="2">
    <w:abstractNumId w:val="45"/>
  </w:num>
  <w:num w:numId="3">
    <w:abstractNumId w:val="34"/>
  </w:num>
  <w:num w:numId="4">
    <w:abstractNumId w:val="28"/>
  </w:num>
  <w:num w:numId="5">
    <w:abstractNumId w:val="18"/>
  </w:num>
  <w:num w:numId="6">
    <w:abstractNumId w:val="1"/>
  </w:num>
  <w:num w:numId="7">
    <w:abstractNumId w:val="3"/>
  </w:num>
  <w:num w:numId="8">
    <w:abstractNumId w:val="22"/>
  </w:num>
  <w:num w:numId="9">
    <w:abstractNumId w:val="23"/>
  </w:num>
  <w:num w:numId="10">
    <w:abstractNumId w:val="5"/>
  </w:num>
  <w:num w:numId="11">
    <w:abstractNumId w:val="35"/>
  </w:num>
  <w:num w:numId="12">
    <w:abstractNumId w:val="21"/>
  </w:num>
  <w:num w:numId="13">
    <w:abstractNumId w:val="24"/>
  </w:num>
  <w:num w:numId="14">
    <w:abstractNumId w:val="46"/>
  </w:num>
  <w:num w:numId="15">
    <w:abstractNumId w:val="49"/>
  </w:num>
  <w:num w:numId="16">
    <w:abstractNumId w:val="6"/>
  </w:num>
  <w:num w:numId="17">
    <w:abstractNumId w:val="47"/>
  </w:num>
  <w:num w:numId="18">
    <w:abstractNumId w:val="43"/>
  </w:num>
  <w:num w:numId="19">
    <w:abstractNumId w:val="12"/>
  </w:num>
  <w:num w:numId="20">
    <w:abstractNumId w:val="8"/>
  </w:num>
  <w:num w:numId="21">
    <w:abstractNumId w:val="30"/>
  </w:num>
  <w:num w:numId="22">
    <w:abstractNumId w:val="25"/>
  </w:num>
  <w:num w:numId="23">
    <w:abstractNumId w:val="42"/>
  </w:num>
  <w:num w:numId="24">
    <w:abstractNumId w:val="32"/>
  </w:num>
  <w:num w:numId="25">
    <w:abstractNumId w:val="31"/>
  </w:num>
  <w:num w:numId="26">
    <w:abstractNumId w:val="0"/>
  </w:num>
  <w:num w:numId="27">
    <w:abstractNumId w:val="40"/>
  </w:num>
  <w:num w:numId="28">
    <w:abstractNumId w:val="48"/>
  </w:num>
  <w:num w:numId="29">
    <w:abstractNumId w:val="13"/>
  </w:num>
  <w:num w:numId="30">
    <w:abstractNumId w:val="20"/>
  </w:num>
  <w:num w:numId="31">
    <w:abstractNumId w:val="41"/>
  </w:num>
  <w:num w:numId="32">
    <w:abstractNumId w:val="2"/>
  </w:num>
  <w:num w:numId="33">
    <w:abstractNumId w:val="33"/>
  </w:num>
  <w:num w:numId="34">
    <w:abstractNumId w:val="17"/>
  </w:num>
  <w:num w:numId="35">
    <w:abstractNumId w:val="36"/>
  </w:num>
  <w:num w:numId="36">
    <w:abstractNumId w:val="11"/>
  </w:num>
  <w:num w:numId="37">
    <w:abstractNumId w:val="38"/>
  </w:num>
  <w:num w:numId="38">
    <w:abstractNumId w:val="16"/>
  </w:num>
  <w:num w:numId="39">
    <w:abstractNumId w:val="39"/>
  </w:num>
  <w:num w:numId="40">
    <w:abstractNumId w:val="29"/>
  </w:num>
  <w:num w:numId="41">
    <w:abstractNumId w:val="10"/>
  </w:num>
  <w:num w:numId="42">
    <w:abstractNumId w:val="9"/>
  </w:num>
  <w:num w:numId="43">
    <w:abstractNumId w:val="4"/>
  </w:num>
  <w:num w:numId="44">
    <w:abstractNumId w:val="26"/>
  </w:num>
  <w:num w:numId="45">
    <w:abstractNumId w:val="19"/>
  </w:num>
  <w:num w:numId="46">
    <w:abstractNumId w:val="7"/>
  </w:num>
  <w:num w:numId="47">
    <w:abstractNumId w:val="27"/>
  </w:num>
  <w:num w:numId="48">
    <w:abstractNumId w:val="14"/>
  </w:num>
  <w:num w:numId="49">
    <w:abstractNumId w:val="44"/>
  </w:num>
  <w:num w:numId="50">
    <w:abstractNumId w:val="37"/>
  </w:num>
  <w:numIdMacAtCleanup w:val="4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hideSpelling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843A0"/>
    <w:rsid w:val="00010FCA"/>
    <w:rsid w:val="0001636E"/>
    <w:rsid w:val="00023875"/>
    <w:rsid w:val="00027BD4"/>
    <w:rsid w:val="00030950"/>
    <w:rsid w:val="00050C10"/>
    <w:rsid w:val="000623F2"/>
    <w:rsid w:val="000723B7"/>
    <w:rsid w:val="0008767E"/>
    <w:rsid w:val="00087A9C"/>
    <w:rsid w:val="000908DC"/>
    <w:rsid w:val="000A42A1"/>
    <w:rsid w:val="000B31A1"/>
    <w:rsid w:val="000D30BF"/>
    <w:rsid w:val="000E1864"/>
    <w:rsid w:val="000F3F9F"/>
    <w:rsid w:val="0010111F"/>
    <w:rsid w:val="00107F0B"/>
    <w:rsid w:val="0011093D"/>
    <w:rsid w:val="00120EFE"/>
    <w:rsid w:val="00121E34"/>
    <w:rsid w:val="0013096A"/>
    <w:rsid w:val="0013325C"/>
    <w:rsid w:val="001342D7"/>
    <w:rsid w:val="00147671"/>
    <w:rsid w:val="0015095D"/>
    <w:rsid w:val="001552E4"/>
    <w:rsid w:val="0018159C"/>
    <w:rsid w:val="001837D4"/>
    <w:rsid w:val="001840F0"/>
    <w:rsid w:val="00186C8C"/>
    <w:rsid w:val="00195D68"/>
    <w:rsid w:val="001A1748"/>
    <w:rsid w:val="001A625D"/>
    <w:rsid w:val="001B0CFB"/>
    <w:rsid w:val="001B689D"/>
    <w:rsid w:val="001B71CB"/>
    <w:rsid w:val="001D4B74"/>
    <w:rsid w:val="001E55A5"/>
    <w:rsid w:val="001E7059"/>
    <w:rsid w:val="001F01C4"/>
    <w:rsid w:val="001F7A19"/>
    <w:rsid w:val="00206A7F"/>
    <w:rsid w:val="002071B2"/>
    <w:rsid w:val="00207C62"/>
    <w:rsid w:val="00212124"/>
    <w:rsid w:val="002157BC"/>
    <w:rsid w:val="00223E22"/>
    <w:rsid w:val="00233B3C"/>
    <w:rsid w:val="002347DA"/>
    <w:rsid w:val="002410F1"/>
    <w:rsid w:val="002450E1"/>
    <w:rsid w:val="00251D3C"/>
    <w:rsid w:val="00252C5F"/>
    <w:rsid w:val="00264FE8"/>
    <w:rsid w:val="002678DB"/>
    <w:rsid w:val="00271405"/>
    <w:rsid w:val="00273D33"/>
    <w:rsid w:val="0027548A"/>
    <w:rsid w:val="00277806"/>
    <w:rsid w:val="002829B6"/>
    <w:rsid w:val="0029547F"/>
    <w:rsid w:val="002A0032"/>
    <w:rsid w:val="002B0152"/>
    <w:rsid w:val="002B0402"/>
    <w:rsid w:val="002B08C2"/>
    <w:rsid w:val="002C3006"/>
    <w:rsid w:val="002C56B9"/>
    <w:rsid w:val="002C6646"/>
    <w:rsid w:val="002E1636"/>
    <w:rsid w:val="002E40D1"/>
    <w:rsid w:val="002E7876"/>
    <w:rsid w:val="002F26A9"/>
    <w:rsid w:val="00310FDA"/>
    <w:rsid w:val="00311D32"/>
    <w:rsid w:val="003132D7"/>
    <w:rsid w:val="00323B43"/>
    <w:rsid w:val="00324DED"/>
    <w:rsid w:val="0033718D"/>
    <w:rsid w:val="00351337"/>
    <w:rsid w:val="00371C36"/>
    <w:rsid w:val="00373EE3"/>
    <w:rsid w:val="003810CA"/>
    <w:rsid w:val="003C08B6"/>
    <w:rsid w:val="003C1F6B"/>
    <w:rsid w:val="003D33D8"/>
    <w:rsid w:val="003E2ECA"/>
    <w:rsid w:val="003E5145"/>
    <w:rsid w:val="003F2572"/>
    <w:rsid w:val="003F5298"/>
    <w:rsid w:val="003F6164"/>
    <w:rsid w:val="004112D8"/>
    <w:rsid w:val="004136DD"/>
    <w:rsid w:val="004159BF"/>
    <w:rsid w:val="00423E23"/>
    <w:rsid w:val="00426DBD"/>
    <w:rsid w:val="0043026E"/>
    <w:rsid w:val="0043216C"/>
    <w:rsid w:val="004326E7"/>
    <w:rsid w:val="00432C40"/>
    <w:rsid w:val="00437395"/>
    <w:rsid w:val="00467206"/>
    <w:rsid w:val="00470186"/>
    <w:rsid w:val="00477EB4"/>
    <w:rsid w:val="004843A0"/>
    <w:rsid w:val="00491325"/>
    <w:rsid w:val="00495320"/>
    <w:rsid w:val="00496526"/>
    <w:rsid w:val="004A0A66"/>
    <w:rsid w:val="004C75F7"/>
    <w:rsid w:val="004D69BC"/>
    <w:rsid w:val="004E5CDC"/>
    <w:rsid w:val="004F2987"/>
    <w:rsid w:val="0050257B"/>
    <w:rsid w:val="005026CE"/>
    <w:rsid w:val="00533970"/>
    <w:rsid w:val="0054193F"/>
    <w:rsid w:val="00542CAB"/>
    <w:rsid w:val="005437B6"/>
    <w:rsid w:val="005543BC"/>
    <w:rsid w:val="00575E4E"/>
    <w:rsid w:val="005933CF"/>
    <w:rsid w:val="005968FE"/>
    <w:rsid w:val="005A7306"/>
    <w:rsid w:val="005E0E8D"/>
    <w:rsid w:val="005F2BD9"/>
    <w:rsid w:val="00601045"/>
    <w:rsid w:val="00602379"/>
    <w:rsid w:val="00607111"/>
    <w:rsid w:val="00611BE3"/>
    <w:rsid w:val="006122F8"/>
    <w:rsid w:val="0061399E"/>
    <w:rsid w:val="00631D83"/>
    <w:rsid w:val="006352E9"/>
    <w:rsid w:val="00636094"/>
    <w:rsid w:val="00643453"/>
    <w:rsid w:val="00654E6F"/>
    <w:rsid w:val="0065742B"/>
    <w:rsid w:val="00660210"/>
    <w:rsid w:val="00662AB5"/>
    <w:rsid w:val="00665F45"/>
    <w:rsid w:val="00674A65"/>
    <w:rsid w:val="00693218"/>
    <w:rsid w:val="006A5E3E"/>
    <w:rsid w:val="006A780B"/>
    <w:rsid w:val="006B2F00"/>
    <w:rsid w:val="006C7346"/>
    <w:rsid w:val="006E0422"/>
    <w:rsid w:val="007021FB"/>
    <w:rsid w:val="00706E9F"/>
    <w:rsid w:val="00712B13"/>
    <w:rsid w:val="0071404F"/>
    <w:rsid w:val="0073045C"/>
    <w:rsid w:val="00734FF9"/>
    <w:rsid w:val="007413ED"/>
    <w:rsid w:val="00746F43"/>
    <w:rsid w:val="00750F79"/>
    <w:rsid w:val="00751530"/>
    <w:rsid w:val="00752FC7"/>
    <w:rsid w:val="0076405E"/>
    <w:rsid w:val="007742F1"/>
    <w:rsid w:val="00791AD5"/>
    <w:rsid w:val="007A166D"/>
    <w:rsid w:val="007A4C34"/>
    <w:rsid w:val="007A50B1"/>
    <w:rsid w:val="007C5013"/>
    <w:rsid w:val="007C7FE7"/>
    <w:rsid w:val="007D0374"/>
    <w:rsid w:val="007D0B94"/>
    <w:rsid w:val="007D2C37"/>
    <w:rsid w:val="007D301B"/>
    <w:rsid w:val="007F5B27"/>
    <w:rsid w:val="0080648E"/>
    <w:rsid w:val="00812D72"/>
    <w:rsid w:val="00820825"/>
    <w:rsid w:val="00822605"/>
    <w:rsid w:val="00823AE7"/>
    <w:rsid w:val="00831C5A"/>
    <w:rsid w:val="00835910"/>
    <w:rsid w:val="00847507"/>
    <w:rsid w:val="00851E78"/>
    <w:rsid w:val="00852A86"/>
    <w:rsid w:val="00853762"/>
    <w:rsid w:val="00861629"/>
    <w:rsid w:val="00876229"/>
    <w:rsid w:val="008854E5"/>
    <w:rsid w:val="00894123"/>
    <w:rsid w:val="008A4562"/>
    <w:rsid w:val="008A52BF"/>
    <w:rsid w:val="008A5459"/>
    <w:rsid w:val="008B3EA4"/>
    <w:rsid w:val="008C0745"/>
    <w:rsid w:val="008C3AD4"/>
    <w:rsid w:val="008C51AD"/>
    <w:rsid w:val="008C7B29"/>
    <w:rsid w:val="008E1A14"/>
    <w:rsid w:val="008E5DB9"/>
    <w:rsid w:val="008E6A40"/>
    <w:rsid w:val="008E6E85"/>
    <w:rsid w:val="009003CB"/>
    <w:rsid w:val="009460AC"/>
    <w:rsid w:val="00956180"/>
    <w:rsid w:val="00956ED7"/>
    <w:rsid w:val="009666A9"/>
    <w:rsid w:val="00966C22"/>
    <w:rsid w:val="00967DF1"/>
    <w:rsid w:val="00977377"/>
    <w:rsid w:val="009A043C"/>
    <w:rsid w:val="009A04B8"/>
    <w:rsid w:val="009A1228"/>
    <w:rsid w:val="009A6E63"/>
    <w:rsid w:val="009B1345"/>
    <w:rsid w:val="009B6DD5"/>
    <w:rsid w:val="009D63EE"/>
    <w:rsid w:val="009F0E7A"/>
    <w:rsid w:val="009F6A10"/>
    <w:rsid w:val="00A035F1"/>
    <w:rsid w:val="00A06355"/>
    <w:rsid w:val="00A0737E"/>
    <w:rsid w:val="00A16ECC"/>
    <w:rsid w:val="00A3009D"/>
    <w:rsid w:val="00A368AD"/>
    <w:rsid w:val="00A40B75"/>
    <w:rsid w:val="00A52E3F"/>
    <w:rsid w:val="00A55867"/>
    <w:rsid w:val="00A6122B"/>
    <w:rsid w:val="00A75DCB"/>
    <w:rsid w:val="00A81C94"/>
    <w:rsid w:val="00A833BC"/>
    <w:rsid w:val="00A922A7"/>
    <w:rsid w:val="00A9236D"/>
    <w:rsid w:val="00A9272A"/>
    <w:rsid w:val="00A94F4C"/>
    <w:rsid w:val="00A952D8"/>
    <w:rsid w:val="00A97659"/>
    <w:rsid w:val="00B11CE9"/>
    <w:rsid w:val="00B341E2"/>
    <w:rsid w:val="00B36E74"/>
    <w:rsid w:val="00B41029"/>
    <w:rsid w:val="00B438DC"/>
    <w:rsid w:val="00B511D7"/>
    <w:rsid w:val="00B54D07"/>
    <w:rsid w:val="00B61B7F"/>
    <w:rsid w:val="00B647DE"/>
    <w:rsid w:val="00B921BC"/>
    <w:rsid w:val="00B9321A"/>
    <w:rsid w:val="00B951BF"/>
    <w:rsid w:val="00B97E66"/>
    <w:rsid w:val="00BB4875"/>
    <w:rsid w:val="00BC11DA"/>
    <w:rsid w:val="00BC745F"/>
    <w:rsid w:val="00BE673C"/>
    <w:rsid w:val="00C03BB3"/>
    <w:rsid w:val="00C231B7"/>
    <w:rsid w:val="00C312A3"/>
    <w:rsid w:val="00C4592E"/>
    <w:rsid w:val="00C67913"/>
    <w:rsid w:val="00C7309B"/>
    <w:rsid w:val="00C80EFB"/>
    <w:rsid w:val="00C97742"/>
    <w:rsid w:val="00CA141B"/>
    <w:rsid w:val="00CA3367"/>
    <w:rsid w:val="00CB2C45"/>
    <w:rsid w:val="00CB4DFC"/>
    <w:rsid w:val="00CC570F"/>
    <w:rsid w:val="00CC62B7"/>
    <w:rsid w:val="00CD6469"/>
    <w:rsid w:val="00CD658F"/>
    <w:rsid w:val="00CE0AE1"/>
    <w:rsid w:val="00CE7D97"/>
    <w:rsid w:val="00CF1D64"/>
    <w:rsid w:val="00CF3FD0"/>
    <w:rsid w:val="00D03CE5"/>
    <w:rsid w:val="00D046AA"/>
    <w:rsid w:val="00D41281"/>
    <w:rsid w:val="00D43302"/>
    <w:rsid w:val="00D4528C"/>
    <w:rsid w:val="00D61020"/>
    <w:rsid w:val="00D610C8"/>
    <w:rsid w:val="00D85C43"/>
    <w:rsid w:val="00DA18CE"/>
    <w:rsid w:val="00DA49B3"/>
    <w:rsid w:val="00DA65CD"/>
    <w:rsid w:val="00DA7816"/>
    <w:rsid w:val="00DB305A"/>
    <w:rsid w:val="00DB3F3E"/>
    <w:rsid w:val="00DB49D8"/>
    <w:rsid w:val="00DC7B30"/>
    <w:rsid w:val="00DE0723"/>
    <w:rsid w:val="00DE0CE3"/>
    <w:rsid w:val="00DF1DF3"/>
    <w:rsid w:val="00E05FF4"/>
    <w:rsid w:val="00E15731"/>
    <w:rsid w:val="00E27501"/>
    <w:rsid w:val="00E52244"/>
    <w:rsid w:val="00E53302"/>
    <w:rsid w:val="00E5588B"/>
    <w:rsid w:val="00EA01F8"/>
    <w:rsid w:val="00EA4D61"/>
    <w:rsid w:val="00EB55FA"/>
    <w:rsid w:val="00EC50EF"/>
    <w:rsid w:val="00EC5425"/>
    <w:rsid w:val="00ED281F"/>
    <w:rsid w:val="00EE1281"/>
    <w:rsid w:val="00EE655C"/>
    <w:rsid w:val="00F02B24"/>
    <w:rsid w:val="00F0616E"/>
    <w:rsid w:val="00F3707F"/>
    <w:rsid w:val="00F43B89"/>
    <w:rsid w:val="00F440FD"/>
    <w:rsid w:val="00F450D1"/>
    <w:rsid w:val="00F624DB"/>
    <w:rsid w:val="00F653FB"/>
    <w:rsid w:val="00F67BB7"/>
    <w:rsid w:val="00F77834"/>
    <w:rsid w:val="00F857D4"/>
    <w:rsid w:val="00F8625C"/>
    <w:rsid w:val="00F96E65"/>
    <w:rsid w:val="00FB3CA8"/>
    <w:rsid w:val="00FC4359"/>
    <w:rsid w:val="00FC7B61"/>
    <w:rsid w:val="00FD0380"/>
    <w:rsid w:val="00FD506A"/>
    <w:rsid w:val="00FF1843"/>
    <w:rsid w:val="00FF40F7"/>
    <w:rsid w:val="00FF6C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E31EFD8D-F406-4FE2-BF91-354F03C7E4B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anak bab,GAMBAR,kepala,Body of text,skripsi,List Paragraph1,Medium Grid 1 - Accent 21,Body of text+1,Body of text+2,Body of text+3,List Paragraph11,Colorful List - Accent 11"/>
    <w:basedOn w:val="Normal"/>
    <w:link w:val="ListParagraphChar"/>
    <w:uiPriority w:val="34"/>
    <w:qFormat/>
    <w:rsid w:val="004843A0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A75DC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75DCB"/>
  </w:style>
  <w:style w:type="paragraph" w:styleId="Footer">
    <w:name w:val="footer"/>
    <w:basedOn w:val="Normal"/>
    <w:link w:val="FooterChar"/>
    <w:uiPriority w:val="99"/>
    <w:unhideWhenUsed/>
    <w:rsid w:val="00A75DC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75DCB"/>
  </w:style>
  <w:style w:type="character" w:customStyle="1" w:styleId="ListParagraphChar">
    <w:name w:val="List Paragraph Char"/>
    <w:aliases w:val="anak bab Char,GAMBAR Char,kepala Char,Body of text Char,skripsi Char,List Paragraph1 Char,Medium Grid 1 - Accent 21 Char,Body of text+1 Char,Body of text+2 Char,Body of text+3 Char,List Paragraph11 Char,Colorful List - Accent 11 Char"/>
    <w:link w:val="ListParagraph"/>
    <w:uiPriority w:val="34"/>
    <w:locked/>
    <w:rsid w:val="00DA65CD"/>
  </w:style>
  <w:style w:type="character" w:styleId="Hyperlink">
    <w:name w:val="Hyperlink"/>
    <w:basedOn w:val="DefaultParagraphFont"/>
    <w:uiPriority w:val="99"/>
    <w:unhideWhenUsed/>
    <w:rsid w:val="00B54D07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751530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fontstyle01">
    <w:name w:val="fontstyle01"/>
    <w:basedOn w:val="DefaultParagraphFont"/>
    <w:rsid w:val="007021FB"/>
    <w:rPr>
      <w:rFonts w:ascii="Segoe UI" w:hAnsi="Segoe UI" w:cs="Segoe UI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fontstyle21">
    <w:name w:val="fontstyle21"/>
    <w:basedOn w:val="DefaultParagraphFont"/>
    <w:rsid w:val="007021FB"/>
    <w:rPr>
      <w:rFonts w:ascii="Trebuchet MS" w:hAnsi="Trebuchet MS" w:hint="default"/>
      <w:b w:val="0"/>
      <w:bCs w:val="0"/>
      <w:i w:val="0"/>
      <w:iCs w:val="0"/>
      <w:color w:val="0D0D0D"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7021FB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7021F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fontstyle11">
    <w:name w:val="fontstyle11"/>
    <w:basedOn w:val="DefaultParagraphFont"/>
    <w:rsid w:val="00B951BF"/>
    <w:rPr>
      <w:rFonts w:ascii="TimesNewRoman" w:hAnsi="TimesNewRoman" w:hint="default"/>
      <w:b w:val="0"/>
      <w:bCs w:val="0"/>
      <w:i w:val="0"/>
      <w:iCs w:val="0"/>
      <w:color w:val="000000"/>
      <w:sz w:val="24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F653FB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0908DC"/>
    <w:rPr>
      <w:color w:val="808080"/>
    </w:rPr>
  </w:style>
  <w:style w:type="character" w:customStyle="1" w:styleId="fontstyle31">
    <w:name w:val="fontstyle31"/>
    <w:basedOn w:val="DefaultParagraphFont"/>
    <w:rsid w:val="002C6646"/>
    <w:rPr>
      <w:rFonts w:ascii="Times-Italic" w:hAnsi="Times-Italic" w:hint="default"/>
      <w:b w:val="0"/>
      <w:bCs w:val="0"/>
      <w:i/>
      <w:iCs/>
      <w:color w:val="000000"/>
      <w:sz w:val="24"/>
      <w:szCs w:val="24"/>
    </w:rPr>
  </w:style>
  <w:style w:type="paragraph" w:styleId="NoSpacing">
    <w:name w:val="No Spacing"/>
    <w:uiPriority w:val="1"/>
    <w:qFormat/>
    <w:rsid w:val="002C6646"/>
    <w:pPr>
      <w:spacing w:after="0" w:line="240" w:lineRule="auto"/>
    </w:pPr>
  </w:style>
  <w:style w:type="character" w:styleId="Emphasis">
    <w:name w:val="Emphasis"/>
    <w:basedOn w:val="DefaultParagraphFont"/>
    <w:uiPriority w:val="20"/>
    <w:qFormat/>
    <w:rsid w:val="004D69BC"/>
    <w:rPr>
      <w:i/>
      <w:iCs/>
    </w:rPr>
  </w:style>
  <w:style w:type="character" w:customStyle="1" w:styleId="skimlinks-unlinked">
    <w:name w:val="skimlinks-unlinked"/>
    <w:basedOn w:val="DefaultParagraphFont"/>
    <w:rsid w:val="004D69B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bandung.merdeka.com/halo-bandung/ini-teras-cihampelas-tempat-relokasi-untuk-pkl-cihampelas-170131r.html" TargetMode="External"/><Relationship Id="rId13" Type="http://schemas.openxmlformats.org/officeDocument/2006/relationships/header" Target="head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DA221F0-C289-4D82-A18E-4FDB8C3F54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1152</Words>
  <Characters>6571</Characters>
  <Application>Microsoft Office Word</Application>
  <DocSecurity>0</DocSecurity>
  <Lines>54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70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er</dc:creator>
  <cp:keywords/>
  <dc:description/>
  <cp:lastModifiedBy>acer</cp:lastModifiedBy>
  <cp:revision>3</cp:revision>
  <cp:lastPrinted>2019-07-30T16:15:00Z</cp:lastPrinted>
  <dcterms:created xsi:type="dcterms:W3CDTF">2018-07-20T00:01:00Z</dcterms:created>
  <dcterms:modified xsi:type="dcterms:W3CDTF">2019-07-30T16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6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author-date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05e41e63-82a7-341f-ae2d-9f18c4107034</vt:lpwstr>
  </property>
  <property fmtid="{D5CDD505-2E9C-101B-9397-08002B2CF9AE}" pid="24" name="Mendeley Citation Style_1">
    <vt:lpwstr>http://www.zotero.org/styles/apa</vt:lpwstr>
  </property>
</Properties>
</file>